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650F26" w14:textId="3191D782" w:rsidR="002C417B" w:rsidRPr="002C417B" w:rsidRDefault="002C417B" w:rsidP="002C417B">
      <w:pPr>
        <w:widowControl w:val="0"/>
        <w:autoSpaceDE w:val="0"/>
        <w:autoSpaceDN w:val="0"/>
        <w:adjustRightInd w:val="0"/>
        <w:jc w:val="right"/>
        <w:rPr>
          <w:rFonts w:ascii="Times Roman" w:hAnsi="Times Roman" w:cs="Times Roman"/>
          <w:color w:val="000000"/>
        </w:rPr>
      </w:pPr>
    </w:p>
    <w:p w14:paraId="611D3775" w14:textId="77777777" w:rsidR="002C417B" w:rsidRDefault="002C417B" w:rsidP="00143273">
      <w:pPr>
        <w:pBdr>
          <w:bottom w:val="single" w:sz="4" w:space="1" w:color="auto"/>
        </w:pBdr>
        <w:jc w:val="center"/>
        <w:rPr>
          <w:rFonts w:ascii="Times" w:hAnsi="Times"/>
          <w:b/>
        </w:rPr>
      </w:pPr>
    </w:p>
    <w:p w14:paraId="3C897F9E" w14:textId="77777777" w:rsidR="00143273" w:rsidRPr="00143273" w:rsidRDefault="00143273" w:rsidP="00143273">
      <w:pPr>
        <w:pBdr>
          <w:bottom w:val="single" w:sz="4" w:space="1" w:color="auto"/>
        </w:pBdr>
        <w:jc w:val="center"/>
        <w:rPr>
          <w:rFonts w:ascii="Times" w:hAnsi="Times"/>
          <w:b/>
        </w:rPr>
      </w:pPr>
      <w:r w:rsidRPr="00143273">
        <w:rPr>
          <w:rFonts w:ascii="Times" w:hAnsi="Times"/>
          <w:b/>
        </w:rPr>
        <w:t>Curriculum Vitae</w:t>
      </w:r>
    </w:p>
    <w:p w14:paraId="01F19DE1" w14:textId="77777777" w:rsidR="00143273" w:rsidRPr="00143273" w:rsidRDefault="00143273" w:rsidP="00143273">
      <w:pPr>
        <w:pBdr>
          <w:bottom w:val="single" w:sz="4" w:space="1" w:color="auto"/>
        </w:pBdr>
        <w:jc w:val="center"/>
        <w:rPr>
          <w:rFonts w:ascii="Times" w:hAnsi="Times"/>
          <w:b/>
        </w:rPr>
      </w:pPr>
      <w:r w:rsidRPr="00143273">
        <w:rPr>
          <w:rFonts w:ascii="Times" w:hAnsi="Times"/>
          <w:b/>
        </w:rPr>
        <w:t>ZENU SHARMA</w:t>
      </w:r>
    </w:p>
    <w:p w14:paraId="2D426D2C" w14:textId="77777777" w:rsidR="00143273" w:rsidRPr="00143273" w:rsidRDefault="00143273" w:rsidP="00143273">
      <w:pPr>
        <w:rPr>
          <w:rFonts w:ascii="Times" w:hAnsi="Times"/>
          <w:b/>
        </w:rPr>
      </w:pPr>
    </w:p>
    <w:p w14:paraId="330C540B" w14:textId="77777777" w:rsidR="00616FF2" w:rsidRDefault="00616FF2" w:rsidP="00143273">
      <w:pPr>
        <w:rPr>
          <w:rFonts w:ascii="Times" w:hAnsi="Times"/>
          <w:b/>
        </w:rPr>
      </w:pPr>
    </w:p>
    <w:p w14:paraId="6862FFCF" w14:textId="37117042" w:rsidR="00143273" w:rsidRPr="00143273" w:rsidRDefault="00143273" w:rsidP="00143273">
      <w:pPr>
        <w:rPr>
          <w:rFonts w:ascii="Times" w:hAnsi="Times"/>
          <w:b/>
        </w:rPr>
      </w:pPr>
      <w:r w:rsidRPr="00143273">
        <w:rPr>
          <w:rFonts w:ascii="Times" w:hAnsi="Times"/>
          <w:b/>
        </w:rPr>
        <w:t xml:space="preserve">RESEARCH </w:t>
      </w:r>
      <w:r w:rsidR="00F94465">
        <w:rPr>
          <w:rFonts w:ascii="Times" w:hAnsi="Times"/>
          <w:b/>
        </w:rPr>
        <w:t>INTERESTS</w:t>
      </w:r>
    </w:p>
    <w:p w14:paraId="38FC9C57" w14:textId="08FC45A7" w:rsidR="00143273" w:rsidRPr="00143273" w:rsidRDefault="00BA6DED" w:rsidP="00143273">
      <w:pPr>
        <w:rPr>
          <w:rFonts w:ascii="Times" w:hAnsi="Times"/>
        </w:rPr>
      </w:pPr>
      <w:r>
        <w:rPr>
          <w:rFonts w:ascii="Times" w:hAnsi="Times"/>
        </w:rPr>
        <w:t xml:space="preserve">Executive Compensation, Financial </w:t>
      </w:r>
      <w:r w:rsidR="000D271C">
        <w:rPr>
          <w:rFonts w:ascii="Times" w:hAnsi="Times"/>
        </w:rPr>
        <w:t>Technologies</w:t>
      </w:r>
      <w:r w:rsidR="00143273" w:rsidRPr="00143273">
        <w:rPr>
          <w:rFonts w:ascii="Times" w:hAnsi="Times"/>
        </w:rPr>
        <w:t>,</w:t>
      </w:r>
      <w:r w:rsidR="00675081">
        <w:rPr>
          <w:rFonts w:ascii="Times" w:hAnsi="Times"/>
        </w:rPr>
        <w:t xml:space="preserve"> </w:t>
      </w:r>
      <w:r w:rsidR="0013397B">
        <w:rPr>
          <w:rFonts w:ascii="Times" w:hAnsi="Times"/>
        </w:rPr>
        <w:t xml:space="preserve">Capital Markets and </w:t>
      </w:r>
      <w:r w:rsidR="000D271C">
        <w:rPr>
          <w:rFonts w:ascii="Times" w:hAnsi="Times"/>
        </w:rPr>
        <w:t>Financial Intermediation</w:t>
      </w:r>
      <w:r w:rsidR="0013397B">
        <w:rPr>
          <w:rFonts w:ascii="Times" w:hAnsi="Times"/>
        </w:rPr>
        <w:t>.</w:t>
      </w:r>
    </w:p>
    <w:p w14:paraId="4E067DE9" w14:textId="77777777" w:rsidR="00143273" w:rsidRPr="00143273" w:rsidRDefault="00143273" w:rsidP="00143273">
      <w:pPr>
        <w:rPr>
          <w:rFonts w:ascii="Times" w:hAnsi="Times"/>
        </w:rPr>
      </w:pPr>
    </w:p>
    <w:p w14:paraId="6CFAC895" w14:textId="77777777" w:rsidR="00616FF2" w:rsidRDefault="00616FF2" w:rsidP="00143273">
      <w:pPr>
        <w:rPr>
          <w:rFonts w:ascii="Times" w:hAnsi="Times"/>
          <w:b/>
        </w:rPr>
      </w:pPr>
    </w:p>
    <w:p w14:paraId="5FE46019" w14:textId="7B00E915" w:rsidR="00B16250" w:rsidRPr="00606DC2" w:rsidRDefault="00143273" w:rsidP="00143273">
      <w:pPr>
        <w:rPr>
          <w:rFonts w:ascii="Times" w:hAnsi="Times"/>
          <w:b/>
        </w:rPr>
      </w:pPr>
      <w:r w:rsidRPr="00143273">
        <w:rPr>
          <w:rFonts w:ascii="Times" w:hAnsi="Times"/>
          <w:b/>
        </w:rPr>
        <w:t>PROFESSIONAL EXPERIENCE</w:t>
      </w:r>
    </w:p>
    <w:p w14:paraId="61CF082B" w14:textId="4EBA0896" w:rsidR="002B1123" w:rsidRDefault="002B1123" w:rsidP="00431A0D">
      <w:pPr>
        <w:ind w:left="2160" w:hanging="2160"/>
        <w:rPr>
          <w:rFonts w:ascii="Times" w:hAnsi="Times"/>
        </w:rPr>
      </w:pPr>
      <w:r>
        <w:rPr>
          <w:rFonts w:ascii="Times" w:hAnsi="Times"/>
        </w:rPr>
        <w:t>2019-Current</w:t>
      </w:r>
      <w:r>
        <w:rPr>
          <w:rFonts w:ascii="Times" w:hAnsi="Times"/>
        </w:rPr>
        <w:tab/>
        <w:t>Assistant Professor of Finance, St John’s University</w:t>
      </w:r>
    </w:p>
    <w:p w14:paraId="6FB72DFD" w14:textId="77777777" w:rsidR="002B1123" w:rsidRDefault="002B1123" w:rsidP="00431A0D">
      <w:pPr>
        <w:ind w:left="2160" w:hanging="2160"/>
        <w:rPr>
          <w:rFonts w:ascii="Times" w:hAnsi="Times"/>
        </w:rPr>
      </w:pPr>
    </w:p>
    <w:p w14:paraId="3EC83BB5" w14:textId="666C3F8E" w:rsidR="00431A0D" w:rsidRDefault="00431A0D" w:rsidP="00431A0D">
      <w:pPr>
        <w:ind w:left="2160" w:hanging="2160"/>
        <w:rPr>
          <w:rFonts w:ascii="Times" w:hAnsi="Times"/>
        </w:rPr>
      </w:pPr>
      <w:r>
        <w:rPr>
          <w:rFonts w:ascii="Times" w:hAnsi="Times"/>
        </w:rPr>
        <w:t>2018-</w:t>
      </w:r>
      <w:r w:rsidR="002B1123">
        <w:rPr>
          <w:rFonts w:ascii="Times" w:hAnsi="Times"/>
        </w:rPr>
        <w:t>2019</w:t>
      </w:r>
      <w:r>
        <w:rPr>
          <w:rFonts w:ascii="Times" w:hAnsi="Times"/>
        </w:rPr>
        <w:tab/>
        <w:t>Visiting Professor – Accounting and Finance, Rensselaer Polytechnic Institute</w:t>
      </w:r>
      <w:r w:rsidRPr="00143273">
        <w:rPr>
          <w:rFonts w:ascii="Times" w:hAnsi="Times"/>
        </w:rPr>
        <w:t>, NY</w:t>
      </w:r>
    </w:p>
    <w:p w14:paraId="20905ED9" w14:textId="77777777" w:rsidR="00431A0D" w:rsidRDefault="00431A0D" w:rsidP="0093629C">
      <w:pPr>
        <w:rPr>
          <w:rFonts w:ascii="Times" w:hAnsi="Times"/>
        </w:rPr>
      </w:pPr>
    </w:p>
    <w:p w14:paraId="4BDD9F21" w14:textId="0076D1D7" w:rsidR="00982997" w:rsidRDefault="00982997" w:rsidP="00982997">
      <w:pPr>
        <w:rPr>
          <w:rFonts w:ascii="Times" w:hAnsi="Times"/>
        </w:rPr>
      </w:pPr>
      <w:r>
        <w:rPr>
          <w:rFonts w:ascii="Times" w:hAnsi="Times"/>
        </w:rPr>
        <w:t>2017-2018</w:t>
      </w:r>
      <w:r>
        <w:rPr>
          <w:rFonts w:ascii="Times" w:hAnsi="Times"/>
        </w:rPr>
        <w:tab/>
      </w:r>
      <w:r>
        <w:rPr>
          <w:rFonts w:ascii="Times" w:hAnsi="Times"/>
        </w:rPr>
        <w:tab/>
        <w:t>Associate</w:t>
      </w:r>
      <w:r w:rsidRPr="00143273">
        <w:rPr>
          <w:rFonts w:ascii="Times" w:hAnsi="Times"/>
        </w:rPr>
        <w:t xml:space="preserve"> Professor,</w:t>
      </w:r>
      <w:r>
        <w:rPr>
          <w:rFonts w:ascii="Times" w:hAnsi="Times"/>
        </w:rPr>
        <w:t xml:space="preserve"> </w:t>
      </w:r>
      <w:r w:rsidRPr="00143273">
        <w:rPr>
          <w:rFonts w:ascii="Times" w:hAnsi="Times"/>
        </w:rPr>
        <w:t xml:space="preserve">Long Island University, </w:t>
      </w:r>
      <w:r>
        <w:rPr>
          <w:rFonts w:ascii="Times" w:hAnsi="Times"/>
        </w:rPr>
        <w:t>NY</w:t>
      </w:r>
    </w:p>
    <w:p w14:paraId="6726F5CB" w14:textId="77777777" w:rsidR="00982997" w:rsidRDefault="00982997" w:rsidP="004D5C73">
      <w:pPr>
        <w:rPr>
          <w:rFonts w:ascii="Times" w:hAnsi="Times"/>
        </w:rPr>
      </w:pPr>
    </w:p>
    <w:p w14:paraId="7C24155F" w14:textId="102E9C18" w:rsidR="00514A61" w:rsidRDefault="00730A7F" w:rsidP="004D5C73">
      <w:pPr>
        <w:rPr>
          <w:rFonts w:ascii="Times" w:hAnsi="Times"/>
        </w:rPr>
      </w:pPr>
      <w:r>
        <w:rPr>
          <w:rFonts w:ascii="Times" w:hAnsi="Times"/>
        </w:rPr>
        <w:t>201</w:t>
      </w:r>
      <w:r w:rsidR="004D5C73">
        <w:rPr>
          <w:rFonts w:ascii="Times" w:hAnsi="Times"/>
        </w:rPr>
        <w:t>1</w:t>
      </w:r>
      <w:r w:rsidR="00B16250">
        <w:rPr>
          <w:rFonts w:ascii="Times" w:hAnsi="Times"/>
        </w:rPr>
        <w:t>-</w:t>
      </w:r>
      <w:r w:rsidR="00431A0D">
        <w:rPr>
          <w:rFonts w:ascii="Times" w:hAnsi="Times"/>
        </w:rPr>
        <w:t>201</w:t>
      </w:r>
      <w:r w:rsidR="00982997">
        <w:rPr>
          <w:rFonts w:ascii="Times" w:hAnsi="Times"/>
        </w:rPr>
        <w:t>7</w:t>
      </w:r>
      <w:r w:rsidR="00606DC2">
        <w:rPr>
          <w:rFonts w:ascii="Times" w:hAnsi="Times"/>
        </w:rPr>
        <w:tab/>
      </w:r>
      <w:r w:rsidR="00675081">
        <w:rPr>
          <w:rFonts w:ascii="Times" w:hAnsi="Times"/>
        </w:rPr>
        <w:tab/>
      </w:r>
      <w:r w:rsidR="00982997">
        <w:rPr>
          <w:rFonts w:ascii="Times" w:hAnsi="Times"/>
        </w:rPr>
        <w:t>Assistant</w:t>
      </w:r>
      <w:r w:rsidR="00143273" w:rsidRPr="00143273">
        <w:rPr>
          <w:rFonts w:ascii="Times" w:hAnsi="Times"/>
        </w:rPr>
        <w:t xml:space="preserve"> Professor,</w:t>
      </w:r>
      <w:r w:rsidR="0093629C">
        <w:rPr>
          <w:rFonts w:ascii="Times" w:hAnsi="Times"/>
        </w:rPr>
        <w:t xml:space="preserve"> </w:t>
      </w:r>
      <w:r w:rsidR="00143273" w:rsidRPr="00143273">
        <w:rPr>
          <w:rFonts w:ascii="Times" w:hAnsi="Times"/>
        </w:rPr>
        <w:t xml:space="preserve">Long Island University, </w:t>
      </w:r>
      <w:r w:rsidR="0093629C">
        <w:rPr>
          <w:rFonts w:ascii="Times" w:hAnsi="Times"/>
        </w:rPr>
        <w:t>NY</w:t>
      </w:r>
    </w:p>
    <w:p w14:paraId="1FDC01B4" w14:textId="77777777" w:rsidR="004D5C73" w:rsidRDefault="004D5C73" w:rsidP="004D5C73">
      <w:pPr>
        <w:rPr>
          <w:rFonts w:ascii="Times" w:hAnsi="Times"/>
        </w:rPr>
      </w:pPr>
    </w:p>
    <w:p w14:paraId="70EB1E93" w14:textId="45FCEF31" w:rsidR="00143273" w:rsidRPr="00143273" w:rsidRDefault="00143273" w:rsidP="0093629C">
      <w:pPr>
        <w:rPr>
          <w:rFonts w:ascii="Times" w:hAnsi="Times"/>
        </w:rPr>
      </w:pPr>
      <w:r w:rsidRPr="00143273">
        <w:rPr>
          <w:rFonts w:ascii="Times" w:hAnsi="Times"/>
        </w:rPr>
        <w:t>2009-2011</w:t>
      </w: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  <w:t>Assistant Professor,</w:t>
      </w:r>
      <w:r w:rsidR="0093629C">
        <w:rPr>
          <w:rFonts w:ascii="Times" w:hAnsi="Times"/>
        </w:rPr>
        <w:t xml:space="preserve"> </w:t>
      </w:r>
      <w:r w:rsidRPr="00143273">
        <w:rPr>
          <w:rFonts w:ascii="Times" w:hAnsi="Times"/>
        </w:rPr>
        <w:t>EDHEC Business School, France</w:t>
      </w:r>
    </w:p>
    <w:p w14:paraId="0700E7D7" w14:textId="77777777" w:rsidR="00143273" w:rsidRPr="00143273" w:rsidRDefault="00143273" w:rsidP="00143273">
      <w:pPr>
        <w:rPr>
          <w:rFonts w:ascii="Times" w:hAnsi="Times"/>
        </w:rPr>
      </w:pPr>
    </w:p>
    <w:p w14:paraId="277770BC" w14:textId="21F1E97F" w:rsidR="00143273" w:rsidRPr="00143273" w:rsidRDefault="00143273" w:rsidP="0093629C">
      <w:pPr>
        <w:rPr>
          <w:rFonts w:ascii="Times" w:hAnsi="Times"/>
        </w:rPr>
      </w:pPr>
      <w:r w:rsidRPr="00143273">
        <w:rPr>
          <w:rFonts w:ascii="Times" w:hAnsi="Times"/>
        </w:rPr>
        <w:t>2004-2009</w:t>
      </w:r>
      <w:r w:rsidRPr="00143273">
        <w:rPr>
          <w:rFonts w:ascii="Times" w:hAnsi="Times"/>
        </w:rPr>
        <w:tab/>
        <w:t xml:space="preserve"> </w:t>
      </w:r>
      <w:r w:rsidRPr="00143273">
        <w:rPr>
          <w:rFonts w:ascii="Times" w:hAnsi="Times"/>
        </w:rPr>
        <w:tab/>
        <w:t xml:space="preserve">Research Assistant, </w:t>
      </w:r>
      <w:r w:rsidR="0093629C">
        <w:rPr>
          <w:rFonts w:ascii="Times" w:hAnsi="Times"/>
        </w:rPr>
        <w:t>Rensselaer Polytechnic Institute</w:t>
      </w:r>
      <w:r w:rsidRPr="00143273">
        <w:rPr>
          <w:rFonts w:ascii="Times" w:hAnsi="Times"/>
        </w:rPr>
        <w:t>, NY</w:t>
      </w:r>
    </w:p>
    <w:p w14:paraId="2C2CABCC" w14:textId="77777777" w:rsidR="00143273" w:rsidRPr="00143273" w:rsidRDefault="00143273" w:rsidP="00143273">
      <w:pPr>
        <w:rPr>
          <w:rFonts w:ascii="Times" w:hAnsi="Times"/>
        </w:rPr>
      </w:pPr>
    </w:p>
    <w:p w14:paraId="64065D6D" w14:textId="7B936CD0" w:rsidR="00ED6FCA" w:rsidRPr="00ED6FCA" w:rsidRDefault="00ED6FCA" w:rsidP="004D5C73">
      <w:pPr>
        <w:rPr>
          <w:rFonts w:ascii="Times" w:hAnsi="Times"/>
        </w:rPr>
      </w:pPr>
      <w:r>
        <w:rPr>
          <w:rFonts w:ascii="Times" w:hAnsi="Times"/>
        </w:rPr>
        <w:t>1999-2004</w:t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 w:rsidRPr="00ED6FCA">
        <w:rPr>
          <w:rFonts w:ascii="Times" w:hAnsi="Times"/>
        </w:rPr>
        <w:t>PNB Gilts (Primary Dealer)</w:t>
      </w:r>
      <w:r>
        <w:rPr>
          <w:rFonts w:ascii="Times" w:hAnsi="Times"/>
        </w:rPr>
        <w:t>; ICICI Bank (Bank)</w:t>
      </w:r>
      <w:r w:rsidRPr="00ED6FCA">
        <w:rPr>
          <w:rFonts w:ascii="Times" w:hAnsi="Times"/>
        </w:rPr>
        <w:t>, India</w:t>
      </w:r>
    </w:p>
    <w:p w14:paraId="693CC824" w14:textId="77777777" w:rsidR="00ED6FCA" w:rsidRDefault="00ED6FCA" w:rsidP="004D5C73">
      <w:pPr>
        <w:rPr>
          <w:rFonts w:ascii="Times" w:hAnsi="Times"/>
          <w:i/>
        </w:rPr>
      </w:pPr>
    </w:p>
    <w:p w14:paraId="25E31FC5" w14:textId="563C3426" w:rsidR="000F0018" w:rsidRDefault="004D5C73" w:rsidP="004D5C73">
      <w:pPr>
        <w:rPr>
          <w:rFonts w:ascii="Times" w:hAnsi="Times"/>
          <w:i/>
        </w:rPr>
      </w:pPr>
      <w:r w:rsidRPr="004D5C73">
        <w:rPr>
          <w:rFonts w:ascii="Times" w:hAnsi="Times"/>
          <w:i/>
        </w:rPr>
        <w:t xml:space="preserve">Visiting Scholar </w:t>
      </w:r>
      <w:r>
        <w:rPr>
          <w:rFonts w:ascii="Times" w:hAnsi="Times"/>
          <w:i/>
        </w:rPr>
        <w:tab/>
      </w:r>
      <w:r w:rsidR="000F0018">
        <w:rPr>
          <w:rFonts w:ascii="Times" w:hAnsi="Times"/>
          <w:i/>
        </w:rPr>
        <w:t>Fordham University (May-Aug, 2019)</w:t>
      </w:r>
    </w:p>
    <w:p w14:paraId="4CB4D77D" w14:textId="5F2191CC" w:rsidR="004D5C73" w:rsidRPr="004D5C73" w:rsidRDefault="004D5C73" w:rsidP="000F0018">
      <w:pPr>
        <w:ind w:left="1440" w:firstLine="720"/>
        <w:rPr>
          <w:rFonts w:ascii="Times" w:hAnsi="Times"/>
          <w:i/>
        </w:rPr>
      </w:pPr>
      <w:r w:rsidRPr="004D5C73">
        <w:rPr>
          <w:rFonts w:ascii="Times" w:hAnsi="Times"/>
          <w:i/>
        </w:rPr>
        <w:t>University of International Business and Economics, China</w:t>
      </w:r>
      <w:r>
        <w:rPr>
          <w:rFonts w:ascii="Times" w:hAnsi="Times"/>
          <w:i/>
        </w:rPr>
        <w:t xml:space="preserve"> (June 2017)</w:t>
      </w:r>
    </w:p>
    <w:p w14:paraId="3C2A5BA6" w14:textId="219CFA1F" w:rsidR="004D5C73" w:rsidRPr="004D5C73" w:rsidRDefault="004D5C73" w:rsidP="004D5C73">
      <w:pPr>
        <w:ind w:left="2160"/>
        <w:rPr>
          <w:rFonts w:ascii="Times" w:hAnsi="Times"/>
          <w:i/>
        </w:rPr>
      </w:pPr>
      <w:r w:rsidRPr="004D5C73">
        <w:rPr>
          <w:rFonts w:ascii="Times" w:hAnsi="Times"/>
          <w:i/>
        </w:rPr>
        <w:t>Bank of Finland, Finland</w:t>
      </w:r>
      <w:r>
        <w:rPr>
          <w:rFonts w:ascii="Times" w:hAnsi="Times"/>
          <w:i/>
        </w:rPr>
        <w:t xml:space="preserve"> (June 2013)</w:t>
      </w:r>
    </w:p>
    <w:p w14:paraId="48C7803C" w14:textId="1E3438E7" w:rsidR="00143273" w:rsidRPr="00143273" w:rsidRDefault="004D5C73" w:rsidP="00143273">
      <w:pPr>
        <w:rPr>
          <w:rFonts w:ascii="Times" w:hAnsi="Times"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r>
        <w:rPr>
          <w:rFonts w:ascii="Times" w:hAnsi="Times"/>
        </w:rPr>
        <w:tab/>
      </w:r>
      <w:r w:rsidRPr="004D5C73">
        <w:rPr>
          <w:rFonts w:ascii="Times" w:hAnsi="Times"/>
          <w:i/>
        </w:rPr>
        <w:t>Vrije University, Netherlands</w:t>
      </w:r>
      <w:r>
        <w:rPr>
          <w:rFonts w:ascii="Times" w:hAnsi="Times"/>
          <w:i/>
        </w:rPr>
        <w:t xml:space="preserve"> (March 2008)</w:t>
      </w:r>
      <w:r w:rsidRPr="004D5C73">
        <w:rPr>
          <w:rFonts w:ascii="Times" w:hAnsi="Times"/>
          <w:i/>
        </w:rPr>
        <w:tab/>
      </w:r>
    </w:p>
    <w:p w14:paraId="288F5072" w14:textId="77777777" w:rsidR="00143273" w:rsidRPr="00143273" w:rsidRDefault="00143273" w:rsidP="00143273">
      <w:pPr>
        <w:rPr>
          <w:rFonts w:ascii="Times" w:hAnsi="Times"/>
        </w:rPr>
      </w:pPr>
    </w:p>
    <w:p w14:paraId="306291FA" w14:textId="77777777" w:rsidR="00143273" w:rsidRPr="00143273" w:rsidRDefault="00143273" w:rsidP="00143273">
      <w:pPr>
        <w:rPr>
          <w:rFonts w:ascii="Times" w:hAnsi="Times"/>
          <w:b/>
        </w:rPr>
      </w:pPr>
      <w:r w:rsidRPr="00143273">
        <w:rPr>
          <w:rFonts w:ascii="Times" w:hAnsi="Times"/>
          <w:b/>
        </w:rPr>
        <w:t>EDUCATION</w:t>
      </w:r>
    </w:p>
    <w:p w14:paraId="5086F0FF" w14:textId="190374CA" w:rsidR="00143273" w:rsidRPr="00143273" w:rsidRDefault="00143273" w:rsidP="00143273">
      <w:pPr>
        <w:rPr>
          <w:rFonts w:ascii="Times" w:hAnsi="Times"/>
        </w:rPr>
      </w:pPr>
      <w:r w:rsidRPr="00143273">
        <w:rPr>
          <w:rFonts w:ascii="Times" w:hAnsi="Times"/>
        </w:rPr>
        <w:t>2004-2009</w:t>
      </w:r>
      <w:r w:rsidRPr="00143273">
        <w:rPr>
          <w:rFonts w:ascii="Times" w:hAnsi="Times"/>
        </w:rPr>
        <w:tab/>
      </w:r>
      <w:r w:rsidR="004D5C73">
        <w:rPr>
          <w:rFonts w:ascii="Times" w:hAnsi="Times"/>
        </w:rPr>
        <w:tab/>
      </w:r>
      <w:r w:rsidRPr="00143273">
        <w:rPr>
          <w:rFonts w:ascii="Times" w:hAnsi="Times"/>
        </w:rPr>
        <w:t xml:space="preserve">PhD - Finance </w:t>
      </w:r>
    </w:p>
    <w:p w14:paraId="63D843EC" w14:textId="77777777" w:rsidR="00143273" w:rsidRPr="00143273" w:rsidRDefault="00143273" w:rsidP="00143273">
      <w:pPr>
        <w:rPr>
          <w:rFonts w:ascii="Times" w:hAnsi="Times"/>
        </w:rPr>
      </w:pP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  <w:t>Dissertation Title: Three Essays on Executive Compensation</w:t>
      </w:r>
    </w:p>
    <w:p w14:paraId="7AB2940A" w14:textId="77777777" w:rsidR="00143273" w:rsidRPr="00143273" w:rsidRDefault="00143273" w:rsidP="00143273">
      <w:pPr>
        <w:rPr>
          <w:rFonts w:ascii="Times" w:hAnsi="Times"/>
        </w:rPr>
      </w:pP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  <w:t>Rensselaer Polytechnic Institute (RPI), Troy, New York, USA</w:t>
      </w:r>
    </w:p>
    <w:p w14:paraId="12FB9B26" w14:textId="65EA8CFC" w:rsidR="00143273" w:rsidRPr="004D5C73" w:rsidRDefault="00143273" w:rsidP="00143273">
      <w:pPr>
        <w:rPr>
          <w:rFonts w:ascii="Times" w:hAnsi="Times"/>
        </w:rPr>
      </w:pP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</w:r>
    </w:p>
    <w:p w14:paraId="597BAD89" w14:textId="77777777" w:rsidR="00143273" w:rsidRPr="00143273" w:rsidRDefault="00143273" w:rsidP="00143273">
      <w:pPr>
        <w:rPr>
          <w:rFonts w:ascii="Times" w:hAnsi="Times"/>
        </w:rPr>
      </w:pPr>
      <w:r w:rsidRPr="00143273">
        <w:rPr>
          <w:rFonts w:ascii="Times" w:hAnsi="Times"/>
        </w:rPr>
        <w:t>1997-1999</w:t>
      </w: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  <w:t>MS in Finance, Punjab University, Chandigarh, India</w:t>
      </w:r>
    </w:p>
    <w:p w14:paraId="78BD4B77" w14:textId="77777777" w:rsidR="00143273" w:rsidRPr="00143273" w:rsidRDefault="00143273" w:rsidP="00143273">
      <w:pPr>
        <w:rPr>
          <w:rFonts w:ascii="Times" w:hAnsi="Times"/>
        </w:rPr>
      </w:pPr>
    </w:p>
    <w:p w14:paraId="7FB0C28C" w14:textId="5572FD5A" w:rsidR="008F0614" w:rsidRPr="003F7D09" w:rsidRDefault="00143273" w:rsidP="00143273">
      <w:pPr>
        <w:rPr>
          <w:rFonts w:ascii="Times" w:hAnsi="Times"/>
        </w:rPr>
      </w:pPr>
      <w:r w:rsidRPr="00143273">
        <w:rPr>
          <w:rFonts w:ascii="Times" w:hAnsi="Times"/>
        </w:rPr>
        <w:t>1994-1997</w:t>
      </w:r>
      <w:r w:rsidRPr="00143273">
        <w:rPr>
          <w:rFonts w:ascii="Times" w:hAnsi="Times"/>
        </w:rPr>
        <w:tab/>
      </w:r>
      <w:r w:rsidRPr="00143273">
        <w:rPr>
          <w:rFonts w:ascii="Times" w:hAnsi="Times"/>
        </w:rPr>
        <w:tab/>
        <w:t>Bachelor of Commerce, Punjab University, Chandigarh, India</w:t>
      </w:r>
    </w:p>
    <w:p w14:paraId="16537A9A" w14:textId="77777777" w:rsidR="00A262C2" w:rsidRDefault="00A262C2" w:rsidP="00143273">
      <w:pPr>
        <w:rPr>
          <w:rFonts w:ascii="Times" w:hAnsi="Times"/>
          <w:b/>
        </w:rPr>
      </w:pPr>
    </w:p>
    <w:p w14:paraId="722F79FC" w14:textId="38C99165" w:rsidR="004D5C73" w:rsidRPr="004D5C73" w:rsidRDefault="00ED6FCA" w:rsidP="00ED6FCA">
      <w:pPr>
        <w:ind w:left="2160" w:hanging="2160"/>
        <w:rPr>
          <w:rFonts w:ascii="Times" w:hAnsi="Times"/>
          <w:i/>
        </w:rPr>
      </w:pPr>
      <w:r>
        <w:rPr>
          <w:rFonts w:ascii="Times" w:hAnsi="Times"/>
          <w:i/>
        </w:rPr>
        <w:t>Summer Institute</w:t>
      </w:r>
      <w:r>
        <w:rPr>
          <w:rFonts w:ascii="Times" w:hAnsi="Times"/>
          <w:i/>
        </w:rPr>
        <w:tab/>
      </w:r>
      <w:r w:rsidR="004D5C73" w:rsidRPr="004D5C73">
        <w:rPr>
          <w:rFonts w:ascii="Times" w:hAnsi="Times"/>
          <w:i/>
        </w:rPr>
        <w:t>Centre for Financial Studies-European Corporate Governance Training Network Summer School on Corporate Governance and Capital Markets, Frankfurt, Germany (Aug 2007)</w:t>
      </w:r>
    </w:p>
    <w:p w14:paraId="139311BF" w14:textId="5108CDD7" w:rsidR="00BA6DED" w:rsidRDefault="00BA6DED" w:rsidP="00143273">
      <w:pPr>
        <w:rPr>
          <w:rFonts w:ascii="Times" w:hAnsi="Times"/>
          <w:b/>
        </w:rPr>
      </w:pPr>
    </w:p>
    <w:p w14:paraId="59CD9775" w14:textId="77777777" w:rsidR="000D271C" w:rsidRDefault="000D271C" w:rsidP="00143273">
      <w:pPr>
        <w:rPr>
          <w:rFonts w:ascii="Times" w:hAnsi="Times"/>
          <w:b/>
        </w:rPr>
      </w:pPr>
    </w:p>
    <w:p w14:paraId="0B87B5BA" w14:textId="705352C5" w:rsidR="00E1060A" w:rsidRDefault="00E1060A" w:rsidP="00143273">
      <w:pPr>
        <w:rPr>
          <w:rFonts w:ascii="Times" w:hAnsi="Times"/>
          <w:b/>
        </w:rPr>
      </w:pPr>
    </w:p>
    <w:p w14:paraId="3F4EA11A" w14:textId="77777777" w:rsidR="00610168" w:rsidRDefault="00610168" w:rsidP="00143273">
      <w:pPr>
        <w:rPr>
          <w:rFonts w:ascii="Times" w:hAnsi="Times"/>
          <w:b/>
        </w:rPr>
      </w:pPr>
    </w:p>
    <w:p w14:paraId="4A9F8B08" w14:textId="77777777" w:rsidR="00610168" w:rsidRDefault="00610168" w:rsidP="00143273">
      <w:pPr>
        <w:rPr>
          <w:rFonts w:ascii="Times" w:hAnsi="Times"/>
          <w:b/>
        </w:rPr>
      </w:pPr>
    </w:p>
    <w:p w14:paraId="0C529E25" w14:textId="5BDA6107" w:rsidR="00143273" w:rsidRPr="00143273" w:rsidRDefault="00143273" w:rsidP="00143273">
      <w:pPr>
        <w:rPr>
          <w:rFonts w:ascii="Times" w:hAnsi="Times"/>
          <w:b/>
        </w:rPr>
      </w:pPr>
      <w:r w:rsidRPr="00143273">
        <w:rPr>
          <w:rFonts w:ascii="Times" w:hAnsi="Times"/>
          <w:b/>
        </w:rPr>
        <w:lastRenderedPageBreak/>
        <w:t xml:space="preserve">PUBLICATIONS </w:t>
      </w:r>
      <w:r w:rsidRPr="00143273">
        <w:rPr>
          <w:rFonts w:ascii="Times" w:hAnsi="Times"/>
          <w:b/>
          <w:color w:val="00B050"/>
        </w:rPr>
        <w:t xml:space="preserve"> </w:t>
      </w:r>
    </w:p>
    <w:p w14:paraId="597576C1" w14:textId="4518BBB0" w:rsidR="00101AE4" w:rsidRPr="00101AE4" w:rsidRDefault="00101AE4" w:rsidP="00101AE4">
      <w:pPr>
        <w:pStyle w:val="ListParagraph"/>
        <w:numPr>
          <w:ilvl w:val="0"/>
          <w:numId w:val="20"/>
        </w:numPr>
        <w:rPr>
          <w:rFonts w:ascii="Times New Roman" w:hAnsi="Times New Roman"/>
          <w:color w:val="000000"/>
          <w:sz w:val="24"/>
          <w:szCs w:val="24"/>
        </w:rPr>
      </w:pPr>
      <w:r w:rsidRPr="00101AE4">
        <w:rPr>
          <w:rFonts w:ascii="Times New Roman" w:hAnsi="Times New Roman"/>
          <w:color w:val="000000"/>
          <w:sz w:val="24"/>
          <w:szCs w:val="24"/>
        </w:rPr>
        <w:t>Global syndicated lending during the COVID-19 pandemic </w:t>
      </w:r>
      <w:r>
        <w:rPr>
          <w:rFonts w:ascii="Times New Roman" w:hAnsi="Times New Roman"/>
          <w:color w:val="000000"/>
          <w:sz w:val="24"/>
          <w:szCs w:val="24"/>
        </w:rPr>
        <w:t xml:space="preserve">with Iftekhar Hasan and Panagiotis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Politsidis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>, Accepted for publication i</w:t>
      </w:r>
      <w:r w:rsidRPr="00101AE4">
        <w:rPr>
          <w:rFonts w:ascii="Times New Roman" w:hAnsi="Times New Roman"/>
          <w:color w:val="000000"/>
          <w:sz w:val="24"/>
          <w:szCs w:val="24"/>
        </w:rPr>
        <w:t xml:space="preserve">n the </w:t>
      </w:r>
      <w:r w:rsidRPr="00101AE4">
        <w:rPr>
          <w:rFonts w:ascii="Times New Roman" w:hAnsi="Times New Roman"/>
          <w:i/>
          <w:iCs/>
          <w:color w:val="000000"/>
          <w:sz w:val="24"/>
          <w:szCs w:val="24"/>
        </w:rPr>
        <w:t>Journal of Banking and Finance</w:t>
      </w:r>
      <w:r>
        <w:rPr>
          <w:rFonts w:ascii="Times New Roman" w:hAnsi="Times New Roman"/>
          <w:color w:val="000000"/>
          <w:sz w:val="24"/>
          <w:szCs w:val="24"/>
        </w:rPr>
        <w:t>, 2021</w:t>
      </w:r>
      <w:r w:rsidRPr="00101AE4">
        <w:rPr>
          <w:rFonts w:ascii="Times New Roman" w:hAnsi="Times New Roman"/>
          <w:color w:val="000000"/>
          <w:sz w:val="24"/>
          <w:szCs w:val="24"/>
        </w:rPr>
        <w:t>.</w:t>
      </w:r>
    </w:p>
    <w:p w14:paraId="1B4016ED" w14:textId="023F8D21" w:rsidR="00F96989" w:rsidRPr="00101AE4" w:rsidRDefault="00101AE4" w:rsidP="00101AE4">
      <w:pPr>
        <w:pStyle w:val="ListParagraph"/>
        <w:numPr>
          <w:ilvl w:val="0"/>
          <w:numId w:val="20"/>
        </w:numPr>
        <w:rPr>
          <w:rFonts w:ascii="Times New Roman" w:hAnsi="Times New Roman"/>
          <w:color w:val="000000"/>
          <w:sz w:val="24"/>
          <w:szCs w:val="24"/>
        </w:rPr>
      </w:pPr>
      <w:r w:rsidRPr="00101AE4">
        <w:rPr>
          <w:rFonts w:ascii="Times New Roman" w:hAnsi="Times New Roman"/>
          <w:color w:val="000000"/>
          <w:sz w:val="24"/>
          <w:szCs w:val="24"/>
        </w:rPr>
        <w:t> </w:t>
      </w:r>
      <w:r w:rsidR="00F96989" w:rsidRPr="00101AE4">
        <w:rPr>
          <w:rFonts w:ascii="Times New Roman" w:hAnsi="Times New Roman"/>
          <w:sz w:val="24"/>
          <w:szCs w:val="24"/>
        </w:rPr>
        <w:t xml:space="preserve">Firm Social Networks, Trust, and Security Issuances with Ming Fang, Iftekhar Hasan, and </w:t>
      </w:r>
      <w:proofErr w:type="gramStart"/>
      <w:r w:rsidR="00F96989" w:rsidRPr="00101AE4">
        <w:rPr>
          <w:rFonts w:ascii="Times New Roman" w:hAnsi="Times New Roman"/>
          <w:sz w:val="24"/>
          <w:szCs w:val="24"/>
        </w:rPr>
        <w:t>An</w:t>
      </w:r>
      <w:proofErr w:type="gramEnd"/>
      <w:r w:rsidR="00F96989" w:rsidRPr="00101AE4">
        <w:rPr>
          <w:rFonts w:ascii="Times New Roman" w:hAnsi="Times New Roman"/>
          <w:sz w:val="24"/>
          <w:szCs w:val="24"/>
        </w:rPr>
        <w:t xml:space="preserve"> Ya</w:t>
      </w:r>
      <w:r w:rsidR="00C216D9" w:rsidRPr="00101AE4">
        <w:rPr>
          <w:rFonts w:ascii="Times New Roman" w:hAnsi="Times New Roman"/>
          <w:sz w:val="24"/>
          <w:szCs w:val="24"/>
        </w:rPr>
        <w:t>n</w:t>
      </w:r>
      <w:r w:rsidR="00F10EC4" w:rsidRPr="00101AE4">
        <w:rPr>
          <w:rFonts w:ascii="Times New Roman" w:hAnsi="Times New Roman"/>
          <w:sz w:val="24"/>
          <w:szCs w:val="24"/>
        </w:rPr>
        <w:t>,</w:t>
      </w:r>
      <w:r w:rsidR="00F96989" w:rsidRPr="00101AE4">
        <w:rPr>
          <w:rFonts w:ascii="Times New Roman" w:hAnsi="Times New Roman"/>
          <w:sz w:val="24"/>
          <w:szCs w:val="24"/>
        </w:rPr>
        <w:t xml:space="preserve"> </w:t>
      </w:r>
      <w:r w:rsidR="00F96989" w:rsidRPr="00101AE4">
        <w:rPr>
          <w:rFonts w:ascii="Times New Roman" w:hAnsi="Times New Roman"/>
          <w:i/>
          <w:iCs/>
          <w:sz w:val="24"/>
          <w:szCs w:val="24"/>
        </w:rPr>
        <w:t>European Journal of Finance</w:t>
      </w:r>
      <w:r w:rsidR="00C216D9" w:rsidRPr="00101AE4">
        <w:rPr>
          <w:rFonts w:ascii="Times New Roman" w:hAnsi="Times New Roman"/>
          <w:sz w:val="24"/>
          <w:szCs w:val="24"/>
        </w:rPr>
        <w:t>, 2020.</w:t>
      </w:r>
    </w:p>
    <w:p w14:paraId="706929EC" w14:textId="3015ABA1" w:rsidR="00F96989" w:rsidRPr="00F96989" w:rsidRDefault="00F96989" w:rsidP="00167A6E">
      <w:pPr>
        <w:pStyle w:val="ListParagraph"/>
        <w:numPr>
          <w:ilvl w:val="0"/>
          <w:numId w:val="20"/>
        </w:numPr>
        <w:rPr>
          <w:rFonts w:ascii="Times New Roman" w:hAnsi="Times New Roman"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T</w:t>
      </w:r>
      <w:r w:rsidRPr="00F96989">
        <w:rPr>
          <w:rFonts w:ascii="Times New Roman" w:hAnsi="Times New Roman"/>
          <w:color w:val="000000"/>
          <w:sz w:val="24"/>
          <w:szCs w:val="24"/>
        </w:rPr>
        <w:t>he Impact of Organization Capital on Firm Innovation</w:t>
      </w:r>
      <w:r>
        <w:rPr>
          <w:rFonts w:ascii="Times New Roman" w:hAnsi="Times New Roman"/>
          <w:noProof/>
          <w:sz w:val="24"/>
          <w:szCs w:val="24"/>
        </w:rPr>
        <w:t xml:space="preserve">  with Bill </w:t>
      </w:r>
      <w:r w:rsidRPr="00F96989">
        <w:rPr>
          <w:rFonts w:ascii="Times New Roman" w:hAnsi="Times New Roman"/>
          <w:noProof/>
          <w:sz w:val="24"/>
          <w:szCs w:val="24"/>
        </w:rPr>
        <w:t xml:space="preserve">Francis, </w:t>
      </w:r>
      <w:r>
        <w:rPr>
          <w:rFonts w:ascii="Times New Roman" w:hAnsi="Times New Roman"/>
          <w:noProof/>
          <w:sz w:val="24"/>
          <w:szCs w:val="24"/>
        </w:rPr>
        <w:t>Qiang</w:t>
      </w:r>
      <w:r w:rsidRPr="00F96989">
        <w:rPr>
          <w:rFonts w:ascii="Times New Roman" w:hAnsi="Times New Roman"/>
          <w:noProof/>
          <w:sz w:val="24"/>
          <w:szCs w:val="24"/>
        </w:rPr>
        <w:t xml:space="preserve"> Wu, </w:t>
      </w:r>
      <w:r>
        <w:rPr>
          <w:rFonts w:ascii="Times New Roman" w:hAnsi="Times New Roman"/>
          <w:noProof/>
          <w:sz w:val="24"/>
          <w:szCs w:val="24"/>
        </w:rPr>
        <w:t>and Suresh</w:t>
      </w:r>
      <w:r w:rsidRPr="00F96989">
        <w:rPr>
          <w:rFonts w:ascii="Times New Roman" w:hAnsi="Times New Roman"/>
          <w:noProof/>
          <w:sz w:val="24"/>
          <w:szCs w:val="24"/>
        </w:rPr>
        <w:t xml:space="preserve"> Mani</w:t>
      </w:r>
      <w:r w:rsidR="00C216D9">
        <w:rPr>
          <w:rFonts w:ascii="Times New Roman" w:hAnsi="Times New Roman"/>
          <w:noProof/>
          <w:sz w:val="24"/>
          <w:szCs w:val="24"/>
        </w:rPr>
        <w:t xml:space="preserve">, </w:t>
      </w:r>
      <w:r w:rsidRPr="00F96989">
        <w:rPr>
          <w:rFonts w:ascii="Times New Roman" w:hAnsi="Times New Roman"/>
          <w:color w:val="000000"/>
          <w:sz w:val="24"/>
          <w:szCs w:val="24"/>
        </w:rPr>
        <w:t xml:space="preserve">Accepted for publication in </w:t>
      </w:r>
      <w:r w:rsidRPr="00C216D9">
        <w:rPr>
          <w:rFonts w:ascii="Times New Roman" w:hAnsi="Times New Roman"/>
          <w:i/>
          <w:iCs/>
          <w:color w:val="000000"/>
          <w:sz w:val="24"/>
          <w:szCs w:val="24"/>
        </w:rPr>
        <w:t>Journal of Financial Stability</w:t>
      </w:r>
      <w:r w:rsidR="00C216D9">
        <w:rPr>
          <w:rFonts w:ascii="Times New Roman" w:hAnsi="Times New Roman"/>
          <w:color w:val="000000"/>
          <w:sz w:val="24"/>
          <w:szCs w:val="24"/>
        </w:rPr>
        <w:t>, 2020</w:t>
      </w:r>
      <w:r>
        <w:rPr>
          <w:rFonts w:ascii="Times New Roman" w:hAnsi="Times New Roman"/>
          <w:color w:val="000000"/>
          <w:sz w:val="24"/>
          <w:szCs w:val="24"/>
        </w:rPr>
        <w:t>.</w:t>
      </w:r>
    </w:p>
    <w:p w14:paraId="5391552C" w14:textId="26091798" w:rsidR="00723350" w:rsidRPr="00F96989" w:rsidRDefault="00C216D9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Platform building in Initial Coin Offering Market: Empirical Evidence</w:t>
      </w:r>
      <w:r>
        <w:rPr>
          <w:rFonts w:ascii="Times New Roman" w:hAnsi="Times New Roman"/>
          <w:noProof/>
          <w:sz w:val="24"/>
          <w:szCs w:val="24"/>
        </w:rPr>
        <w:t xml:space="preserve"> with </w:t>
      </w:r>
      <w:r w:rsidR="00723350" w:rsidRPr="00F96989">
        <w:rPr>
          <w:rFonts w:ascii="Times New Roman" w:hAnsi="Times New Roman"/>
          <w:noProof/>
          <w:sz w:val="24"/>
          <w:szCs w:val="24"/>
        </w:rPr>
        <w:t>Y</w:t>
      </w:r>
      <w:r>
        <w:rPr>
          <w:rFonts w:ascii="Times New Roman" w:hAnsi="Times New Roman"/>
          <w:noProof/>
          <w:sz w:val="24"/>
          <w:szCs w:val="24"/>
        </w:rPr>
        <w:t>un</w:t>
      </w:r>
      <w:r w:rsidR="00723350" w:rsidRPr="00F96989">
        <w:rPr>
          <w:rFonts w:ascii="Times New Roman" w:hAnsi="Times New Roman"/>
          <w:noProof/>
          <w:sz w:val="24"/>
          <w:szCs w:val="24"/>
        </w:rPr>
        <w:t xml:space="preserve"> Zhu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 w:rsidR="00723350" w:rsidRPr="00F96989">
        <w:rPr>
          <w:rFonts w:ascii="Times New Roman" w:hAnsi="Times New Roman"/>
          <w:i/>
          <w:iCs/>
          <w:noProof/>
          <w:sz w:val="24"/>
          <w:szCs w:val="24"/>
        </w:rPr>
        <w:t>Pacific-Basin Finance Journal</w:t>
      </w:r>
      <w:r>
        <w:rPr>
          <w:rFonts w:ascii="Times New Roman" w:hAnsi="Times New Roman"/>
          <w:i/>
          <w:iCs/>
          <w:noProof/>
          <w:sz w:val="24"/>
          <w:szCs w:val="24"/>
        </w:rPr>
        <w:t>, 2020.</w:t>
      </w:r>
    </w:p>
    <w:p w14:paraId="02476925" w14:textId="6BDC52DA" w:rsidR="00F932BE" w:rsidRPr="00F96989" w:rsidRDefault="00C216D9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Motivating high-impact innovation: Evidence from managerial compensation contracts</w:t>
      </w:r>
      <w:r>
        <w:rPr>
          <w:rFonts w:ascii="Times New Roman" w:hAnsi="Times New Roman"/>
          <w:noProof/>
          <w:sz w:val="24"/>
          <w:szCs w:val="24"/>
        </w:rPr>
        <w:t xml:space="preserve">, with Bill 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Francis, </w:t>
      </w:r>
      <w:r>
        <w:rPr>
          <w:rFonts w:ascii="Times New Roman" w:hAnsi="Times New Roman"/>
          <w:noProof/>
          <w:sz w:val="24"/>
          <w:szCs w:val="24"/>
        </w:rPr>
        <w:t>Iftekhar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Hasan</w:t>
      </w:r>
      <w:r>
        <w:rPr>
          <w:rFonts w:ascii="Times New Roman" w:hAnsi="Times New Roman"/>
          <w:noProof/>
          <w:sz w:val="24"/>
          <w:szCs w:val="24"/>
        </w:rPr>
        <w:t xml:space="preserve"> and Maya 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Waisman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Financial Markets, Institutions and Instruments</w:t>
      </w:r>
      <w:r w:rsidR="00F932BE" w:rsidRPr="00F96989">
        <w:rPr>
          <w:rFonts w:ascii="Times New Roman" w:hAnsi="Times New Roman"/>
          <w:noProof/>
          <w:sz w:val="24"/>
          <w:szCs w:val="24"/>
        </w:rPr>
        <w:t>,</w:t>
      </w:r>
      <w:r w:rsidR="00F932BE" w:rsidRPr="00C216D9">
        <w:rPr>
          <w:rFonts w:ascii="Times New Roman" w:hAnsi="Times New Roman"/>
          <w:noProof/>
          <w:sz w:val="24"/>
          <w:szCs w:val="24"/>
        </w:rPr>
        <w:t xml:space="preserve"> </w:t>
      </w:r>
      <w:r w:rsidRPr="00C216D9">
        <w:rPr>
          <w:rFonts w:ascii="Times New Roman" w:hAnsi="Times New Roman"/>
          <w:noProof/>
          <w:sz w:val="24"/>
          <w:szCs w:val="24"/>
        </w:rPr>
        <w:t xml:space="preserve">2019. 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 </w:t>
      </w:r>
    </w:p>
    <w:p w14:paraId="76387819" w14:textId="06EA00AF" w:rsidR="00F932BE" w:rsidRPr="00F96989" w:rsidRDefault="00CC0B64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The impact of business group affiliation on stock price informativeness: Evidence from an emerging market</w:t>
      </w:r>
      <w:r>
        <w:rPr>
          <w:rFonts w:ascii="Times New Roman" w:hAnsi="Times New Roman"/>
          <w:noProof/>
          <w:sz w:val="24"/>
          <w:szCs w:val="24"/>
        </w:rPr>
        <w:t xml:space="preserve"> with Mel 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Küllü, </w:t>
      </w:r>
      <w:r>
        <w:rPr>
          <w:rFonts w:ascii="Times New Roman" w:hAnsi="Times New Roman"/>
          <w:noProof/>
          <w:sz w:val="24"/>
          <w:szCs w:val="24"/>
        </w:rPr>
        <w:t>Douglas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Dyer,</w:t>
      </w:r>
      <w:r w:rsidRPr="00F96989">
        <w:rPr>
          <w:rFonts w:ascii="Times New Roman" w:hAnsi="Times New Roman"/>
          <w:noProof/>
          <w:sz w:val="24"/>
          <w:szCs w:val="24"/>
        </w:rPr>
        <w:t xml:space="preserve"> </w:t>
      </w:r>
      <w:r>
        <w:rPr>
          <w:rFonts w:ascii="Times New Roman" w:hAnsi="Times New Roman"/>
          <w:noProof/>
          <w:sz w:val="24"/>
          <w:szCs w:val="24"/>
        </w:rPr>
        <w:t>and Gokhan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Yilmaz, G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Financial Markets, Institutions and Instruments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, </w:t>
      </w:r>
      <w:r w:rsidRPr="00CC0B64">
        <w:rPr>
          <w:rFonts w:ascii="Times New Roman" w:hAnsi="Times New Roman"/>
          <w:noProof/>
          <w:sz w:val="24"/>
          <w:szCs w:val="24"/>
        </w:rPr>
        <w:t>2019</w:t>
      </w:r>
      <w:r w:rsidR="00F932BE" w:rsidRPr="00CC0B64">
        <w:rPr>
          <w:rFonts w:ascii="Times New Roman" w:hAnsi="Times New Roman"/>
          <w:noProof/>
          <w:sz w:val="24"/>
          <w:szCs w:val="24"/>
        </w:rPr>
        <w:t>.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</w:t>
      </w:r>
    </w:p>
    <w:p w14:paraId="7759BDFB" w14:textId="3283E3EA" w:rsidR="00F932BE" w:rsidRPr="00F96989" w:rsidRDefault="00681BE4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Corporate social responsibility (CSR) practices by SIN firms: Evidence from CSR activity and disclosure</w:t>
      </w:r>
      <w:r>
        <w:rPr>
          <w:rFonts w:ascii="Times New Roman" w:hAnsi="Times New Roman"/>
          <w:noProof/>
          <w:sz w:val="24"/>
          <w:szCs w:val="24"/>
        </w:rPr>
        <w:t xml:space="preserve"> with Liang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Song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Asian Review of Accounting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, </w:t>
      </w:r>
      <w:r w:rsidRPr="00681BE4">
        <w:rPr>
          <w:rFonts w:ascii="Times New Roman" w:hAnsi="Times New Roman"/>
          <w:noProof/>
          <w:sz w:val="24"/>
          <w:szCs w:val="24"/>
        </w:rPr>
        <w:t>2018.</w:t>
      </w:r>
    </w:p>
    <w:p w14:paraId="70CCEA61" w14:textId="30F658BA" w:rsidR="00F932BE" w:rsidRPr="00F96989" w:rsidRDefault="00322501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Is there a bright side to government banks? Evidence from the global financial crisis</w:t>
      </w:r>
      <w:r>
        <w:rPr>
          <w:rFonts w:ascii="Times New Roman" w:hAnsi="Times New Roman"/>
          <w:noProof/>
          <w:sz w:val="24"/>
          <w:szCs w:val="24"/>
        </w:rPr>
        <w:t xml:space="preserve"> with Y. 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Chen, </w:t>
      </w:r>
      <w:r>
        <w:rPr>
          <w:rFonts w:ascii="Times New Roman" w:hAnsi="Times New Roman"/>
          <w:noProof/>
          <w:sz w:val="24"/>
          <w:szCs w:val="24"/>
        </w:rPr>
        <w:t>Y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, Chen, </w:t>
      </w:r>
      <w:r>
        <w:rPr>
          <w:rFonts w:ascii="Times New Roman" w:hAnsi="Times New Roman"/>
          <w:noProof/>
          <w:sz w:val="24"/>
          <w:szCs w:val="24"/>
        </w:rPr>
        <w:t>C.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Lin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Journal of Financial Stability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, </w:t>
      </w:r>
      <w:r w:rsidRPr="00322501">
        <w:rPr>
          <w:rFonts w:ascii="Times New Roman" w:hAnsi="Times New Roman"/>
          <w:noProof/>
          <w:sz w:val="24"/>
          <w:szCs w:val="24"/>
        </w:rPr>
        <w:t>2016</w:t>
      </w:r>
      <w:r w:rsidR="00F932BE" w:rsidRPr="00322501">
        <w:rPr>
          <w:rFonts w:ascii="Times New Roman" w:hAnsi="Times New Roman"/>
          <w:noProof/>
          <w:sz w:val="24"/>
          <w:szCs w:val="24"/>
        </w:rPr>
        <w:t>.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</w:t>
      </w:r>
      <w:r w:rsidR="00F932BE" w:rsidRPr="00F96989">
        <w:rPr>
          <w:rFonts w:ascii="Times New Roman" w:hAnsi="Times New Roman"/>
          <w:sz w:val="24"/>
          <w:szCs w:val="24"/>
        </w:rPr>
        <w:fldChar w:fldCharType="begin" w:fldLock="1"/>
      </w:r>
      <w:r w:rsidR="00F932BE" w:rsidRPr="00F96989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="00F932BE" w:rsidRPr="00F96989">
        <w:rPr>
          <w:rFonts w:ascii="Times New Roman" w:hAnsi="Times New Roman"/>
          <w:sz w:val="24"/>
          <w:szCs w:val="24"/>
        </w:rPr>
        <w:fldChar w:fldCharType="separate"/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</w:t>
      </w:r>
    </w:p>
    <w:p w14:paraId="00487F75" w14:textId="50F4B2A1" w:rsidR="00F932BE" w:rsidRPr="00F96989" w:rsidRDefault="00F932BE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 xml:space="preserve">Board Composition and Innovation. </w:t>
      </w:r>
      <w:r w:rsidRPr="00F96989">
        <w:rPr>
          <w:rFonts w:ascii="Times New Roman" w:hAnsi="Times New Roman"/>
          <w:i/>
          <w:iCs/>
          <w:noProof/>
          <w:sz w:val="24"/>
          <w:szCs w:val="24"/>
        </w:rPr>
        <w:t>Applied Finance Letters</w:t>
      </w:r>
      <w:r w:rsidRPr="00F96989">
        <w:rPr>
          <w:rFonts w:ascii="Times New Roman" w:hAnsi="Times New Roman"/>
          <w:noProof/>
          <w:sz w:val="24"/>
          <w:szCs w:val="24"/>
        </w:rPr>
        <w:t>,</w:t>
      </w:r>
      <w:r w:rsidRPr="00B83BD5">
        <w:rPr>
          <w:rFonts w:ascii="Times New Roman" w:hAnsi="Times New Roman"/>
          <w:noProof/>
          <w:sz w:val="24"/>
          <w:szCs w:val="24"/>
        </w:rPr>
        <w:t xml:space="preserve"> </w:t>
      </w:r>
      <w:r w:rsidR="00B83BD5" w:rsidRPr="00B83BD5">
        <w:rPr>
          <w:rFonts w:ascii="Times New Roman" w:hAnsi="Times New Roman"/>
          <w:noProof/>
          <w:sz w:val="24"/>
          <w:szCs w:val="24"/>
        </w:rPr>
        <w:t>2016.</w:t>
      </w:r>
      <w:r w:rsidRPr="00F96989">
        <w:rPr>
          <w:rFonts w:ascii="Times New Roman" w:hAnsi="Times New Roman"/>
          <w:noProof/>
          <w:sz w:val="24"/>
          <w:szCs w:val="24"/>
        </w:rPr>
        <w:t xml:space="preserve"> </w:t>
      </w:r>
    </w:p>
    <w:p w14:paraId="700C26F6" w14:textId="3F005A0D" w:rsidR="00F932BE" w:rsidRPr="00F96989" w:rsidRDefault="00F10EC4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 xml:space="preserve">When do pay spreads influence firm value? </w:t>
      </w:r>
      <w:r>
        <w:rPr>
          <w:rFonts w:ascii="Times New Roman" w:hAnsi="Times New Roman"/>
          <w:noProof/>
          <w:sz w:val="24"/>
          <w:szCs w:val="24"/>
        </w:rPr>
        <w:t>with Weihua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Huang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Applied Financial Economics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, </w:t>
      </w:r>
      <w:r w:rsidRPr="00F96989">
        <w:rPr>
          <w:rFonts w:ascii="Times New Roman" w:hAnsi="Times New Roman"/>
          <w:noProof/>
          <w:sz w:val="24"/>
          <w:szCs w:val="24"/>
        </w:rPr>
        <w:t>2014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. </w:t>
      </w:r>
    </w:p>
    <w:p w14:paraId="64DA314B" w14:textId="1E32A673" w:rsidR="00F932BE" w:rsidRPr="00F96989" w:rsidRDefault="00F10EC4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Asymmetric benchmarking of pay in firms</w:t>
      </w:r>
      <w:r>
        <w:rPr>
          <w:rFonts w:ascii="Times New Roman" w:hAnsi="Times New Roman"/>
          <w:noProof/>
          <w:sz w:val="24"/>
          <w:szCs w:val="24"/>
        </w:rPr>
        <w:t xml:space="preserve"> with </w:t>
      </w:r>
      <w:r w:rsidR="00F932BE" w:rsidRPr="00F96989">
        <w:rPr>
          <w:rFonts w:ascii="Times New Roman" w:hAnsi="Times New Roman"/>
          <w:noProof/>
          <w:sz w:val="24"/>
          <w:szCs w:val="24"/>
        </w:rPr>
        <w:t>Bill</w:t>
      </w:r>
      <w:r>
        <w:rPr>
          <w:rFonts w:ascii="Times New Roman" w:hAnsi="Times New Roman"/>
          <w:noProof/>
          <w:sz w:val="24"/>
          <w:szCs w:val="24"/>
        </w:rPr>
        <w:t xml:space="preserve"> Francis</w:t>
      </w:r>
      <w:r w:rsidR="00F932BE" w:rsidRPr="00F96989">
        <w:rPr>
          <w:rFonts w:ascii="Times New Roman" w:hAnsi="Times New Roman"/>
          <w:noProof/>
          <w:sz w:val="24"/>
          <w:szCs w:val="24"/>
        </w:rPr>
        <w:t>, Iftekhar H</w:t>
      </w:r>
      <w:r>
        <w:rPr>
          <w:rFonts w:ascii="Times New Roman" w:hAnsi="Times New Roman"/>
          <w:noProof/>
          <w:sz w:val="24"/>
          <w:szCs w:val="24"/>
        </w:rPr>
        <w:t>asan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noProof/>
          <w:sz w:val="24"/>
          <w:szCs w:val="24"/>
        </w:rPr>
        <w:t xml:space="preserve">and </w:t>
      </w:r>
      <w:r w:rsidR="00F932BE" w:rsidRPr="00F96989">
        <w:rPr>
          <w:rFonts w:ascii="Times New Roman" w:hAnsi="Times New Roman"/>
          <w:noProof/>
          <w:sz w:val="24"/>
          <w:szCs w:val="24"/>
        </w:rPr>
        <w:t>Kose</w:t>
      </w:r>
      <w:r>
        <w:rPr>
          <w:rFonts w:ascii="Times New Roman" w:hAnsi="Times New Roman"/>
          <w:noProof/>
          <w:sz w:val="24"/>
          <w:szCs w:val="24"/>
        </w:rPr>
        <w:t xml:space="preserve"> John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Journal of Corporate Finance</w:t>
      </w:r>
      <w:r w:rsidR="00F932BE" w:rsidRPr="00F96989">
        <w:rPr>
          <w:rFonts w:ascii="Times New Roman" w:hAnsi="Times New Roman"/>
          <w:noProof/>
          <w:sz w:val="24"/>
          <w:szCs w:val="24"/>
        </w:rPr>
        <w:t>,</w:t>
      </w:r>
      <w:r w:rsidR="00F932BE" w:rsidRPr="00F10EC4">
        <w:rPr>
          <w:rFonts w:ascii="Times New Roman" w:hAnsi="Times New Roman"/>
          <w:noProof/>
          <w:sz w:val="24"/>
          <w:szCs w:val="24"/>
        </w:rPr>
        <w:t xml:space="preserve"> </w:t>
      </w:r>
      <w:r w:rsidRPr="00F10EC4">
        <w:rPr>
          <w:rFonts w:ascii="Times New Roman" w:hAnsi="Times New Roman"/>
          <w:noProof/>
          <w:sz w:val="24"/>
          <w:szCs w:val="24"/>
        </w:rPr>
        <w:t>2013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. </w:t>
      </w:r>
    </w:p>
    <w:p w14:paraId="5EEDE12A" w14:textId="0CC74E0E" w:rsidR="00F932BE" w:rsidRPr="00F96989" w:rsidRDefault="00F10EC4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Do Banks Value Innovation? Evidence from US Firms</w:t>
      </w:r>
      <w:r>
        <w:rPr>
          <w:rFonts w:ascii="Times New Roman" w:hAnsi="Times New Roman"/>
          <w:noProof/>
          <w:sz w:val="24"/>
          <w:szCs w:val="24"/>
        </w:rPr>
        <w:t xml:space="preserve"> with Bill 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Francis, </w:t>
      </w:r>
      <w:r>
        <w:rPr>
          <w:rFonts w:ascii="Times New Roman" w:hAnsi="Times New Roman"/>
          <w:noProof/>
          <w:sz w:val="24"/>
          <w:szCs w:val="24"/>
        </w:rPr>
        <w:t xml:space="preserve">Iftekhar </w:t>
      </w:r>
      <w:r w:rsidR="00F932BE" w:rsidRPr="00F96989">
        <w:rPr>
          <w:rFonts w:ascii="Times New Roman" w:hAnsi="Times New Roman"/>
          <w:noProof/>
          <w:sz w:val="24"/>
          <w:szCs w:val="24"/>
        </w:rPr>
        <w:t>Hasan,</w:t>
      </w:r>
      <w:r>
        <w:rPr>
          <w:rFonts w:ascii="Times New Roman" w:hAnsi="Times New Roman"/>
          <w:noProof/>
          <w:sz w:val="24"/>
          <w:szCs w:val="24"/>
        </w:rPr>
        <w:t xml:space="preserve"> Ying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Huang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Financial Management</w:t>
      </w:r>
      <w:r w:rsidR="00F932BE" w:rsidRPr="00F96989">
        <w:rPr>
          <w:rFonts w:ascii="Times New Roman" w:hAnsi="Times New Roman"/>
          <w:noProof/>
          <w:sz w:val="24"/>
          <w:szCs w:val="24"/>
        </w:rPr>
        <w:t>,</w:t>
      </w:r>
      <w:r w:rsidR="00F932BE" w:rsidRPr="00F10EC4">
        <w:rPr>
          <w:rFonts w:ascii="Times New Roman" w:hAnsi="Times New Roman"/>
          <w:noProof/>
          <w:sz w:val="24"/>
          <w:szCs w:val="24"/>
        </w:rPr>
        <w:t xml:space="preserve"> </w:t>
      </w:r>
      <w:r w:rsidRPr="00F10EC4">
        <w:rPr>
          <w:rFonts w:ascii="Times New Roman" w:hAnsi="Times New Roman"/>
          <w:noProof/>
          <w:sz w:val="24"/>
          <w:szCs w:val="24"/>
        </w:rPr>
        <w:t>2012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. </w:t>
      </w:r>
    </w:p>
    <w:p w14:paraId="53735C11" w14:textId="25D56AC4" w:rsidR="00F932BE" w:rsidRPr="00F96989" w:rsidRDefault="00F10EC4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 xml:space="preserve">Environmental corporate social responsibility and financial performance: Disentangling direct and indirect effects. </w:t>
      </w:r>
      <w:r>
        <w:rPr>
          <w:rFonts w:ascii="Times New Roman" w:hAnsi="Times New Roman"/>
          <w:noProof/>
          <w:sz w:val="24"/>
          <w:szCs w:val="24"/>
        </w:rPr>
        <w:t xml:space="preserve">with Abraham </w:t>
      </w:r>
      <w:r w:rsidR="00F932BE" w:rsidRPr="00F96989">
        <w:rPr>
          <w:rFonts w:ascii="Times New Roman" w:hAnsi="Times New Roman"/>
          <w:noProof/>
          <w:sz w:val="24"/>
          <w:szCs w:val="24"/>
        </w:rPr>
        <w:t>Lioui, A</w:t>
      </w:r>
      <w:r>
        <w:rPr>
          <w:rFonts w:ascii="Times New Roman" w:hAnsi="Times New Roman"/>
          <w:noProof/>
          <w:sz w:val="24"/>
          <w:szCs w:val="24"/>
        </w:rPr>
        <w:t>,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Ecological Economics</w:t>
      </w:r>
      <w:r w:rsidR="00F932BE" w:rsidRPr="00F96989">
        <w:rPr>
          <w:rFonts w:ascii="Times New Roman" w:hAnsi="Times New Roman"/>
          <w:noProof/>
          <w:sz w:val="24"/>
          <w:szCs w:val="24"/>
        </w:rPr>
        <w:t>,</w:t>
      </w:r>
      <w:r>
        <w:rPr>
          <w:rFonts w:ascii="Times New Roman" w:hAnsi="Times New Roman"/>
          <w:i/>
          <w:iCs/>
          <w:noProof/>
          <w:sz w:val="24"/>
          <w:szCs w:val="24"/>
        </w:rPr>
        <w:t xml:space="preserve"> </w:t>
      </w:r>
      <w:r w:rsidRPr="00F10EC4">
        <w:rPr>
          <w:rFonts w:ascii="Times New Roman" w:hAnsi="Times New Roman"/>
          <w:noProof/>
          <w:sz w:val="24"/>
          <w:szCs w:val="24"/>
        </w:rPr>
        <w:t>2012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. </w:t>
      </w:r>
    </w:p>
    <w:p w14:paraId="0E7C474A" w14:textId="714364D1" w:rsidR="00F932BE" w:rsidRPr="00F96989" w:rsidRDefault="003A244A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>Leverage and growth: Effect of stock options</w:t>
      </w:r>
      <w:r>
        <w:rPr>
          <w:rFonts w:ascii="Times New Roman" w:hAnsi="Times New Roman"/>
          <w:noProof/>
          <w:sz w:val="24"/>
          <w:szCs w:val="24"/>
        </w:rPr>
        <w:t xml:space="preserve"> with Bill Francis and Iftekhar Hasan, </w:t>
      </w:r>
      <w:r w:rsidR="00F932BE" w:rsidRPr="00F96989">
        <w:rPr>
          <w:rFonts w:ascii="Times New Roman" w:hAnsi="Times New Roman"/>
          <w:i/>
          <w:iCs/>
          <w:noProof/>
          <w:sz w:val="24"/>
          <w:szCs w:val="24"/>
        </w:rPr>
        <w:t>Journal of Economics and Business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, </w:t>
      </w:r>
      <w:r w:rsidRPr="003A244A">
        <w:rPr>
          <w:rFonts w:ascii="Times New Roman" w:hAnsi="Times New Roman"/>
          <w:noProof/>
          <w:sz w:val="24"/>
          <w:szCs w:val="24"/>
        </w:rPr>
        <w:t>2011</w:t>
      </w:r>
      <w:r w:rsidR="00F932BE" w:rsidRPr="00F96989">
        <w:rPr>
          <w:rFonts w:ascii="Times New Roman" w:hAnsi="Times New Roman"/>
          <w:noProof/>
          <w:sz w:val="24"/>
          <w:szCs w:val="24"/>
        </w:rPr>
        <w:t xml:space="preserve">. </w:t>
      </w:r>
    </w:p>
    <w:p w14:paraId="53086472" w14:textId="79D89DCA" w:rsidR="00F932BE" w:rsidRPr="00F96989" w:rsidRDefault="00F932BE" w:rsidP="00167A6E">
      <w:pPr>
        <w:pStyle w:val="ListParagraph"/>
        <w:widowControl w:val="0"/>
        <w:numPr>
          <w:ilvl w:val="0"/>
          <w:numId w:val="20"/>
        </w:numPr>
        <w:autoSpaceDE w:val="0"/>
        <w:autoSpaceDN w:val="0"/>
        <w:adjustRightInd w:val="0"/>
        <w:rPr>
          <w:rFonts w:ascii="Times New Roman" w:hAnsi="Times New Roman"/>
          <w:noProof/>
          <w:sz w:val="24"/>
          <w:szCs w:val="24"/>
        </w:rPr>
      </w:pPr>
      <w:r w:rsidRPr="00F96989">
        <w:rPr>
          <w:rFonts w:ascii="Times New Roman" w:hAnsi="Times New Roman"/>
          <w:noProof/>
          <w:sz w:val="24"/>
          <w:szCs w:val="24"/>
        </w:rPr>
        <w:t xml:space="preserve">Pay disparity and innovation: Evidence from firm level data. </w:t>
      </w:r>
      <w:r w:rsidRPr="00F96989">
        <w:rPr>
          <w:rFonts w:ascii="Times New Roman" w:hAnsi="Times New Roman"/>
          <w:i/>
          <w:iCs/>
          <w:noProof/>
          <w:sz w:val="24"/>
          <w:szCs w:val="24"/>
        </w:rPr>
        <w:t>International Journal of Banking, Accounting and Finance</w:t>
      </w:r>
      <w:r w:rsidRPr="00F96989">
        <w:rPr>
          <w:rFonts w:ascii="Times New Roman" w:hAnsi="Times New Roman"/>
          <w:noProof/>
          <w:sz w:val="24"/>
          <w:szCs w:val="24"/>
        </w:rPr>
        <w:t xml:space="preserve">, </w:t>
      </w:r>
      <w:r w:rsidR="003A244A" w:rsidRPr="003A244A">
        <w:rPr>
          <w:rFonts w:ascii="Times New Roman" w:hAnsi="Times New Roman"/>
          <w:noProof/>
          <w:sz w:val="24"/>
          <w:szCs w:val="24"/>
        </w:rPr>
        <w:t>2011</w:t>
      </w:r>
      <w:r w:rsidRPr="00F96989">
        <w:rPr>
          <w:rFonts w:ascii="Times New Roman" w:hAnsi="Times New Roman"/>
          <w:noProof/>
          <w:sz w:val="24"/>
          <w:szCs w:val="24"/>
        </w:rPr>
        <w:t xml:space="preserve">. </w:t>
      </w:r>
    </w:p>
    <w:p w14:paraId="19B4C0D8" w14:textId="79BA7646" w:rsidR="00167A6E" w:rsidRPr="00CB1252" w:rsidRDefault="00F932BE" w:rsidP="00167A6E">
      <w:r w:rsidRPr="00F96989">
        <w:fldChar w:fldCharType="end"/>
      </w:r>
    </w:p>
    <w:p w14:paraId="1739DF03" w14:textId="77777777" w:rsidR="00BA6DED" w:rsidRPr="00BA6DED" w:rsidRDefault="00BA6DED" w:rsidP="00BA6DED">
      <w:pPr>
        <w:rPr>
          <w:rFonts w:ascii="Times" w:hAnsi="Times"/>
          <w:b/>
        </w:rPr>
      </w:pPr>
      <w:r w:rsidRPr="00BA6DED">
        <w:rPr>
          <w:rFonts w:ascii="Times" w:hAnsi="Times"/>
          <w:b/>
        </w:rPr>
        <w:t>WORKING PAPERS</w:t>
      </w:r>
    </w:p>
    <w:p w14:paraId="43D6FB74" w14:textId="1F6E136A" w:rsidR="00BA6DED" w:rsidRPr="00167A6E" w:rsidRDefault="001C6B25" w:rsidP="001C6B25">
      <w:pPr>
        <w:pStyle w:val="ListParagraph"/>
        <w:numPr>
          <w:ilvl w:val="0"/>
          <w:numId w:val="12"/>
        </w:numPr>
        <w:ind w:left="360"/>
        <w:rPr>
          <w:rFonts w:ascii="Times" w:hAnsi="Times"/>
          <w:bCs/>
          <w:sz w:val="24"/>
          <w:szCs w:val="24"/>
        </w:rPr>
      </w:pPr>
      <w:r w:rsidRPr="00167A6E">
        <w:rPr>
          <w:rFonts w:ascii="Times" w:hAnsi="Times"/>
          <w:bCs/>
          <w:sz w:val="24"/>
          <w:szCs w:val="24"/>
        </w:rPr>
        <w:t xml:space="preserve">Trust and the Financing of R&amp;D: International Evidence </w:t>
      </w:r>
      <w:r w:rsidR="00AE10A2" w:rsidRPr="00167A6E">
        <w:rPr>
          <w:rFonts w:ascii="Times" w:hAnsi="Times"/>
          <w:bCs/>
          <w:sz w:val="24"/>
          <w:szCs w:val="24"/>
        </w:rPr>
        <w:t xml:space="preserve">(with </w:t>
      </w:r>
      <w:r w:rsidR="0038184D" w:rsidRPr="00167A6E">
        <w:rPr>
          <w:rFonts w:ascii="Times" w:hAnsi="Times"/>
          <w:bCs/>
          <w:sz w:val="24"/>
          <w:szCs w:val="24"/>
        </w:rPr>
        <w:t>B</w:t>
      </w:r>
      <w:r w:rsidR="00C42D2C" w:rsidRPr="00167A6E">
        <w:rPr>
          <w:rFonts w:ascii="Times" w:hAnsi="Times"/>
          <w:bCs/>
          <w:sz w:val="24"/>
          <w:szCs w:val="24"/>
        </w:rPr>
        <w:t>ill</w:t>
      </w:r>
      <w:r w:rsidR="0038184D" w:rsidRPr="00167A6E">
        <w:rPr>
          <w:rFonts w:ascii="Times" w:hAnsi="Times"/>
          <w:bCs/>
          <w:sz w:val="24"/>
          <w:szCs w:val="24"/>
        </w:rPr>
        <w:t xml:space="preserve"> Francis and </w:t>
      </w:r>
      <w:proofErr w:type="spellStart"/>
      <w:r w:rsidR="00182A7F" w:rsidRPr="00167A6E">
        <w:rPr>
          <w:rFonts w:ascii="Times" w:hAnsi="Times"/>
          <w:bCs/>
          <w:sz w:val="24"/>
          <w:szCs w:val="24"/>
        </w:rPr>
        <w:t>L</w:t>
      </w:r>
      <w:r w:rsidR="00C42D2C" w:rsidRPr="00167A6E">
        <w:rPr>
          <w:rFonts w:ascii="Times" w:hAnsi="Times"/>
          <w:bCs/>
          <w:sz w:val="24"/>
          <w:szCs w:val="24"/>
        </w:rPr>
        <w:t>iuling</w:t>
      </w:r>
      <w:proofErr w:type="spellEnd"/>
      <w:r w:rsidR="00194B64" w:rsidRPr="00167A6E">
        <w:rPr>
          <w:rFonts w:ascii="Times" w:hAnsi="Times"/>
          <w:bCs/>
          <w:sz w:val="24"/>
          <w:szCs w:val="24"/>
        </w:rPr>
        <w:t xml:space="preserve"> </w:t>
      </w:r>
      <w:r w:rsidR="00182A7F" w:rsidRPr="00167A6E">
        <w:rPr>
          <w:rFonts w:ascii="Times" w:hAnsi="Times"/>
          <w:bCs/>
          <w:sz w:val="24"/>
          <w:szCs w:val="24"/>
        </w:rPr>
        <w:t>Liu</w:t>
      </w:r>
      <w:r w:rsidR="00AE10A2" w:rsidRPr="00167A6E">
        <w:rPr>
          <w:rFonts w:ascii="Times" w:hAnsi="Times"/>
          <w:bCs/>
          <w:sz w:val="24"/>
          <w:szCs w:val="24"/>
        </w:rPr>
        <w:t>)</w:t>
      </w:r>
      <w:r w:rsidR="00194B64" w:rsidRPr="00167A6E">
        <w:rPr>
          <w:rFonts w:ascii="Times" w:hAnsi="Times"/>
          <w:bCs/>
          <w:sz w:val="24"/>
          <w:szCs w:val="24"/>
        </w:rPr>
        <w:t>.</w:t>
      </w:r>
      <w:r w:rsidR="004D0CD3" w:rsidRPr="00167A6E">
        <w:rPr>
          <w:rFonts w:ascii="Times" w:hAnsi="Times"/>
          <w:bCs/>
          <w:sz w:val="24"/>
          <w:szCs w:val="24"/>
        </w:rPr>
        <w:t xml:space="preserve"> </w:t>
      </w:r>
      <w:r w:rsidR="003A2184" w:rsidRPr="00167A6E">
        <w:rPr>
          <w:rFonts w:ascii="Times" w:hAnsi="Times"/>
          <w:bCs/>
          <w:sz w:val="24"/>
          <w:szCs w:val="24"/>
        </w:rPr>
        <w:t xml:space="preserve"> </w:t>
      </w:r>
    </w:p>
    <w:p w14:paraId="61422A3D" w14:textId="47DBD29C" w:rsidR="00F94465" w:rsidRDefault="00167A6E" w:rsidP="00F94465">
      <w:pPr>
        <w:pStyle w:val="ListParagraph"/>
        <w:numPr>
          <w:ilvl w:val="0"/>
          <w:numId w:val="12"/>
        </w:numPr>
        <w:spacing w:after="0"/>
        <w:ind w:left="360"/>
        <w:rPr>
          <w:rFonts w:ascii="Times" w:hAnsi="Times"/>
          <w:sz w:val="24"/>
          <w:szCs w:val="24"/>
        </w:rPr>
      </w:pPr>
      <w:r>
        <w:rPr>
          <w:rFonts w:ascii="Times" w:hAnsi="Times"/>
          <w:bCs/>
          <w:sz w:val="24"/>
          <w:szCs w:val="24"/>
        </w:rPr>
        <w:t>R</w:t>
      </w:r>
      <w:r w:rsidR="0095380C">
        <w:rPr>
          <w:rFonts w:ascii="Times" w:hAnsi="Times"/>
          <w:bCs/>
          <w:sz w:val="24"/>
          <w:szCs w:val="24"/>
        </w:rPr>
        <w:t>e</w:t>
      </w:r>
      <w:r>
        <w:rPr>
          <w:rFonts w:ascii="Times" w:hAnsi="Times"/>
          <w:bCs/>
          <w:sz w:val="24"/>
          <w:szCs w:val="24"/>
        </w:rPr>
        <w:t>-examination of Gender Pay Gaps in the Top Management</w:t>
      </w:r>
      <w:r w:rsidR="00F94465">
        <w:rPr>
          <w:rFonts w:ascii="Times" w:hAnsi="Times"/>
          <w:sz w:val="24"/>
          <w:szCs w:val="24"/>
        </w:rPr>
        <w:t xml:space="preserve"> (</w:t>
      </w:r>
      <w:r w:rsidR="00F94465" w:rsidRPr="000D271C">
        <w:rPr>
          <w:rFonts w:ascii="Times" w:hAnsi="Times"/>
          <w:sz w:val="24"/>
          <w:szCs w:val="24"/>
        </w:rPr>
        <w:t xml:space="preserve">with Iftekhar Hasan and </w:t>
      </w:r>
      <w:r w:rsidR="00F94465">
        <w:rPr>
          <w:rFonts w:ascii="Times" w:hAnsi="Times"/>
          <w:sz w:val="24"/>
          <w:szCs w:val="24"/>
        </w:rPr>
        <w:t>Bill Francis</w:t>
      </w:r>
      <w:r w:rsidR="00F94465" w:rsidRPr="000D271C">
        <w:rPr>
          <w:rFonts w:ascii="Times" w:hAnsi="Times"/>
          <w:sz w:val="24"/>
          <w:szCs w:val="24"/>
        </w:rPr>
        <w:t>).</w:t>
      </w:r>
    </w:p>
    <w:p w14:paraId="025F7717" w14:textId="6E7634FD" w:rsidR="00B97D16" w:rsidRPr="0095380C" w:rsidRDefault="0095380C" w:rsidP="0095380C">
      <w:pPr>
        <w:pStyle w:val="ListParagraph"/>
        <w:numPr>
          <w:ilvl w:val="0"/>
          <w:numId w:val="12"/>
        </w:numPr>
        <w:spacing w:after="0"/>
        <w:ind w:left="360"/>
        <w:rPr>
          <w:rFonts w:ascii="Times" w:hAnsi="Times"/>
          <w:sz w:val="24"/>
          <w:szCs w:val="24"/>
        </w:rPr>
      </w:pPr>
      <w:r w:rsidRPr="0095380C">
        <w:rPr>
          <w:rFonts w:ascii="Times" w:hAnsi="Times"/>
          <w:sz w:val="24"/>
          <w:szCs w:val="24"/>
        </w:rPr>
        <w:t xml:space="preserve">Bank Stress Test and Executive Pay </w:t>
      </w:r>
      <w:r w:rsidR="00B97D16" w:rsidRPr="0095380C">
        <w:rPr>
          <w:rFonts w:ascii="Times" w:hAnsi="Times"/>
          <w:sz w:val="24"/>
          <w:szCs w:val="24"/>
        </w:rPr>
        <w:t>(with Raffi E Garcia and Johan Maharajan)</w:t>
      </w:r>
    </w:p>
    <w:p w14:paraId="69344745" w14:textId="0EB49E03" w:rsidR="00B97D16" w:rsidRDefault="0095380C" w:rsidP="004438FD">
      <w:pPr>
        <w:pStyle w:val="ListParagraph"/>
        <w:numPr>
          <w:ilvl w:val="0"/>
          <w:numId w:val="12"/>
        </w:numPr>
        <w:ind w:left="360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The Big Three, </w:t>
      </w:r>
      <w:r w:rsidR="00167A6E">
        <w:rPr>
          <w:rFonts w:ascii="Times" w:hAnsi="Times"/>
          <w:sz w:val="24"/>
          <w:szCs w:val="24"/>
        </w:rPr>
        <w:t xml:space="preserve">Climate </w:t>
      </w:r>
      <w:r>
        <w:rPr>
          <w:rFonts w:ascii="Times" w:hAnsi="Times"/>
          <w:sz w:val="24"/>
          <w:szCs w:val="24"/>
        </w:rPr>
        <w:t>Change</w:t>
      </w:r>
      <w:r w:rsidR="00167A6E">
        <w:rPr>
          <w:rFonts w:ascii="Times" w:hAnsi="Times"/>
          <w:sz w:val="24"/>
          <w:szCs w:val="24"/>
        </w:rPr>
        <w:t xml:space="preserve"> and Innovation</w:t>
      </w:r>
      <w:r w:rsidR="004438FD" w:rsidRPr="004438FD">
        <w:rPr>
          <w:rFonts w:ascii="Times" w:hAnsi="Times"/>
          <w:sz w:val="24"/>
          <w:szCs w:val="24"/>
        </w:rPr>
        <w:t xml:space="preserve"> (with Bill Francis and Maya </w:t>
      </w:r>
      <w:proofErr w:type="spellStart"/>
      <w:r w:rsidR="004438FD" w:rsidRPr="004438FD">
        <w:rPr>
          <w:rFonts w:ascii="Times" w:hAnsi="Times"/>
          <w:sz w:val="24"/>
          <w:szCs w:val="24"/>
        </w:rPr>
        <w:t>Waisman</w:t>
      </w:r>
      <w:proofErr w:type="spellEnd"/>
      <w:r w:rsidR="004438FD" w:rsidRPr="004438FD">
        <w:rPr>
          <w:rFonts w:ascii="Times" w:hAnsi="Times"/>
          <w:sz w:val="24"/>
          <w:szCs w:val="24"/>
        </w:rPr>
        <w:t>)</w:t>
      </w:r>
    </w:p>
    <w:p w14:paraId="7C3B8DA5" w14:textId="0C96C926" w:rsidR="00CB70FC" w:rsidRDefault="00CB70FC" w:rsidP="00CB70FC">
      <w:pPr>
        <w:pStyle w:val="ListParagraph"/>
        <w:numPr>
          <w:ilvl w:val="0"/>
          <w:numId w:val="12"/>
        </w:numPr>
        <w:ind w:left="360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Impact of COVID-19 on Corporate Debt Structure: Cross Country Evidence (with Bill Francis and Raffi E Garcia)</w:t>
      </w:r>
    </w:p>
    <w:p w14:paraId="36BD76A6" w14:textId="00D47213" w:rsidR="006C1B6C" w:rsidRPr="00404DB4" w:rsidRDefault="00167A6E" w:rsidP="00143273">
      <w:pPr>
        <w:pStyle w:val="ListParagraph"/>
        <w:numPr>
          <w:ilvl w:val="0"/>
          <w:numId w:val="12"/>
        </w:numPr>
        <w:ind w:left="360"/>
        <w:rPr>
          <w:rFonts w:ascii="Times" w:hAnsi="Times"/>
          <w:sz w:val="24"/>
          <w:szCs w:val="24"/>
        </w:rPr>
      </w:pPr>
      <w:r w:rsidRPr="00167A6E">
        <w:rPr>
          <w:rFonts w:ascii="Times" w:hAnsi="Times"/>
          <w:sz w:val="24"/>
          <w:szCs w:val="24"/>
        </w:rPr>
        <w:lastRenderedPageBreak/>
        <w:t xml:space="preserve">Investment management post-COVID, post global warming, post resource depletion (Sergio Focardi and Frank </w:t>
      </w:r>
      <w:proofErr w:type="spellStart"/>
      <w:r w:rsidRPr="00167A6E">
        <w:rPr>
          <w:rFonts w:ascii="Times" w:hAnsi="Times"/>
          <w:sz w:val="24"/>
          <w:szCs w:val="24"/>
        </w:rPr>
        <w:t>Fabozzi</w:t>
      </w:r>
      <w:proofErr w:type="spellEnd"/>
      <w:r w:rsidRPr="00167A6E">
        <w:rPr>
          <w:rFonts w:ascii="Times" w:hAnsi="Times"/>
          <w:sz w:val="24"/>
          <w:szCs w:val="24"/>
        </w:rPr>
        <w:t>)</w:t>
      </w:r>
    </w:p>
    <w:p w14:paraId="541F575A" w14:textId="77777777" w:rsidR="00700C3A" w:rsidRDefault="00700C3A" w:rsidP="00143273">
      <w:pPr>
        <w:rPr>
          <w:rFonts w:ascii="Times" w:hAnsi="Times"/>
          <w:b/>
        </w:rPr>
      </w:pPr>
    </w:p>
    <w:p w14:paraId="5394F95C" w14:textId="77777777" w:rsidR="00143273" w:rsidRPr="00143273" w:rsidRDefault="00143273" w:rsidP="00143273">
      <w:pPr>
        <w:rPr>
          <w:rFonts w:ascii="Times" w:hAnsi="Times"/>
          <w:b/>
        </w:rPr>
      </w:pPr>
      <w:r w:rsidRPr="00143273">
        <w:rPr>
          <w:rFonts w:ascii="Times" w:hAnsi="Times"/>
          <w:b/>
        </w:rPr>
        <w:t xml:space="preserve">CONFERENCE AND SEMINAR PRESENTATIONS </w:t>
      </w:r>
    </w:p>
    <w:p w14:paraId="175ABE95" w14:textId="78D447EB" w:rsidR="0014086B" w:rsidRPr="00C0383E" w:rsidRDefault="0014086B" w:rsidP="0014086B">
      <w:pPr>
        <w:pStyle w:val="ListParagraph"/>
        <w:numPr>
          <w:ilvl w:val="0"/>
          <w:numId w:val="11"/>
        </w:numPr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>Impact of COVID-19 on Corporate Debt Structure: Cross Country Evidence -</w:t>
      </w:r>
      <w:r w:rsidR="00C0383E" w:rsidRPr="00C0383E">
        <w:rPr>
          <w:rFonts w:ascii="Times" w:hAnsi="Times"/>
          <w:sz w:val="24"/>
          <w:szCs w:val="24"/>
        </w:rPr>
        <w:t xml:space="preserve"> </w:t>
      </w:r>
      <w:r w:rsidRPr="00C0383E">
        <w:rPr>
          <w:rFonts w:ascii="Times" w:hAnsi="Times"/>
          <w:sz w:val="24"/>
          <w:szCs w:val="24"/>
        </w:rPr>
        <w:t xml:space="preserve"> 2020, Global Economy and Financial Sector beyond COVID-19 – International Webinar, Indonesia.</w:t>
      </w:r>
    </w:p>
    <w:p w14:paraId="7B47FC26" w14:textId="078D183B" w:rsidR="00D426BB" w:rsidRPr="00C0383E" w:rsidRDefault="00D426BB" w:rsidP="00F02A9E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The Global Blockchain Congress </w:t>
      </w:r>
      <w:r w:rsidR="00C0383E" w:rsidRPr="00C0383E">
        <w:rPr>
          <w:rFonts w:ascii="Times" w:hAnsi="Times"/>
          <w:sz w:val="24"/>
          <w:szCs w:val="24"/>
        </w:rPr>
        <w:t>-</w:t>
      </w:r>
      <w:r w:rsidRPr="00C0383E">
        <w:rPr>
          <w:rFonts w:ascii="Times" w:hAnsi="Times"/>
          <w:sz w:val="24"/>
          <w:szCs w:val="24"/>
        </w:rPr>
        <w:t xml:space="preserve">2019 </w:t>
      </w:r>
      <w:r w:rsidR="0014086B" w:rsidRPr="00C0383E">
        <w:rPr>
          <w:rFonts w:ascii="Times" w:hAnsi="Times"/>
          <w:sz w:val="24"/>
          <w:szCs w:val="24"/>
        </w:rPr>
        <w:t>-</w:t>
      </w:r>
      <w:r w:rsidRPr="00C0383E">
        <w:rPr>
          <w:rFonts w:ascii="Times" w:hAnsi="Times"/>
          <w:sz w:val="24"/>
          <w:szCs w:val="24"/>
          <w:lang w:val="en"/>
        </w:rPr>
        <w:t>Blockchain Research and Education: Reducing the Blockchain Knowledge Gap</w:t>
      </w:r>
      <w:r w:rsidR="00C0383E" w:rsidRPr="00C0383E">
        <w:rPr>
          <w:rFonts w:ascii="Times" w:hAnsi="Times"/>
          <w:sz w:val="24"/>
          <w:szCs w:val="24"/>
          <w:lang w:val="en"/>
        </w:rPr>
        <w:t xml:space="preserve"> Panel</w:t>
      </w:r>
    </w:p>
    <w:p w14:paraId="653332FB" w14:textId="4AE75471" w:rsidR="00F02A9E" w:rsidRPr="00C0383E" w:rsidRDefault="00F02A9E" w:rsidP="00F02A9E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>Impact of Societal Trust On R&amp;D Across the World</w:t>
      </w:r>
      <w:r w:rsidR="0014086B" w:rsidRPr="00C0383E">
        <w:rPr>
          <w:rFonts w:ascii="Times" w:hAnsi="Times"/>
          <w:sz w:val="24"/>
          <w:szCs w:val="24"/>
        </w:rPr>
        <w:t>-</w:t>
      </w:r>
      <w:r w:rsidRPr="00C0383E">
        <w:rPr>
          <w:rFonts w:ascii="Times" w:hAnsi="Times"/>
          <w:sz w:val="24"/>
          <w:szCs w:val="24"/>
        </w:rPr>
        <w:t xml:space="preserve"> 2018, Financial Management Association, San Diego, U.S.A.</w:t>
      </w:r>
      <w:r w:rsidRPr="00C0383E">
        <w:rPr>
          <w:rFonts w:ascii="Times" w:hAnsi="Times"/>
          <w:b/>
          <w:sz w:val="24"/>
          <w:szCs w:val="24"/>
        </w:rPr>
        <w:t xml:space="preserve"> </w:t>
      </w:r>
    </w:p>
    <w:p w14:paraId="4B246E45" w14:textId="279F580E" w:rsidR="00433184" w:rsidRPr="00C0383E" w:rsidRDefault="00433184" w:rsidP="00433184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bCs/>
          <w:sz w:val="24"/>
          <w:szCs w:val="24"/>
        </w:rPr>
        <w:t>Motivating Innovation: Evidence from Chief Executive Officer Compensation Contracts</w:t>
      </w:r>
      <w:r w:rsidR="0014086B" w:rsidRPr="00C0383E">
        <w:rPr>
          <w:rFonts w:ascii="Times" w:hAnsi="Times"/>
          <w:bCs/>
          <w:sz w:val="24"/>
          <w:szCs w:val="24"/>
        </w:rPr>
        <w:t xml:space="preserve"> - </w:t>
      </w:r>
      <w:r w:rsidRPr="00C0383E">
        <w:rPr>
          <w:rFonts w:ascii="Times" w:hAnsi="Times"/>
          <w:sz w:val="24"/>
          <w:szCs w:val="24"/>
        </w:rPr>
        <w:t>2017, Financial Management Association, Boston</w:t>
      </w:r>
      <w:r w:rsidR="0033466E" w:rsidRPr="00C0383E">
        <w:rPr>
          <w:rFonts w:ascii="Times" w:hAnsi="Times"/>
          <w:sz w:val="24"/>
          <w:szCs w:val="24"/>
        </w:rPr>
        <w:t>, U.S.A.</w:t>
      </w:r>
    </w:p>
    <w:p w14:paraId="4B71EC1F" w14:textId="0BB28A45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Incentives and Innovation: Evidence from CEO Compensation Contracts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>2015, Financial Management Association, Orlando, U.S.A.</w:t>
      </w:r>
    </w:p>
    <w:p w14:paraId="77752946" w14:textId="5B6F2AD1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>Financi</w:t>
      </w:r>
      <w:r w:rsidR="00A262C2" w:rsidRPr="00C0383E">
        <w:rPr>
          <w:rFonts w:ascii="Times" w:hAnsi="Times"/>
          <w:sz w:val="24"/>
          <w:szCs w:val="24"/>
        </w:rPr>
        <w:t>al Contracting – Case of BRICS</w:t>
      </w:r>
      <w:r w:rsidR="0014086B" w:rsidRPr="00C0383E">
        <w:rPr>
          <w:rFonts w:ascii="Times" w:hAnsi="Times"/>
          <w:sz w:val="24"/>
          <w:szCs w:val="24"/>
        </w:rPr>
        <w:t xml:space="preserve"> -</w:t>
      </w:r>
      <w:r w:rsidR="00A262C2" w:rsidRPr="00C0383E">
        <w:rPr>
          <w:rFonts w:ascii="Times" w:hAnsi="Times"/>
          <w:sz w:val="24"/>
          <w:szCs w:val="24"/>
        </w:rPr>
        <w:t xml:space="preserve"> </w:t>
      </w:r>
      <w:r w:rsidRPr="00C0383E">
        <w:rPr>
          <w:rFonts w:ascii="Times" w:hAnsi="Times"/>
          <w:sz w:val="24"/>
          <w:szCs w:val="24"/>
        </w:rPr>
        <w:t>2013, Bank of Finland, Helsinki.</w:t>
      </w:r>
    </w:p>
    <w:p w14:paraId="50B17045" w14:textId="52CA8524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Incentives and Innovation: Evidence from CEO Compensation Contracts </w:t>
      </w:r>
      <w:bookmarkStart w:id="0" w:name="OLE_LINK1"/>
      <w:bookmarkStart w:id="1" w:name="OLE_LINK2"/>
      <w:r w:rsidR="0014086B" w:rsidRPr="00C0383E">
        <w:rPr>
          <w:rFonts w:ascii="Times" w:hAnsi="Times"/>
          <w:sz w:val="24"/>
          <w:szCs w:val="24"/>
        </w:rPr>
        <w:t xml:space="preserve">–2013, </w:t>
      </w:r>
      <w:r w:rsidRPr="00C0383E">
        <w:rPr>
          <w:rFonts w:ascii="Times" w:hAnsi="Times"/>
          <w:sz w:val="24"/>
          <w:szCs w:val="24"/>
        </w:rPr>
        <w:t>Twenty Years after Cadbury, Ten Years after Sarbanes-Oxley: Challenges of Corporate Governance, Bath, UK</w:t>
      </w:r>
      <w:bookmarkEnd w:id="0"/>
      <w:bookmarkEnd w:id="1"/>
      <w:r w:rsidRPr="00C0383E">
        <w:rPr>
          <w:rFonts w:ascii="Times" w:hAnsi="Times"/>
          <w:sz w:val="24"/>
          <w:szCs w:val="24"/>
        </w:rPr>
        <w:t>.</w:t>
      </w:r>
    </w:p>
    <w:p w14:paraId="5018C64E" w14:textId="3E62A187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Environmental Corporate Social Responsibility and Firm Value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>2011, Financial Management Association, Denver, U.S.A.</w:t>
      </w:r>
    </w:p>
    <w:p w14:paraId="7F0CC8AA" w14:textId="384842D7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>Do Pay Spreads Generate Incentives</w:t>
      </w:r>
      <w:r w:rsidR="00C0383E" w:rsidRPr="00C0383E">
        <w:rPr>
          <w:rFonts w:ascii="Times" w:hAnsi="Times"/>
          <w:sz w:val="24"/>
          <w:szCs w:val="24"/>
        </w:rPr>
        <w:t xml:space="preserve"> -</w:t>
      </w:r>
      <w:r w:rsidR="0014086B" w:rsidRPr="00C0383E">
        <w:rPr>
          <w:rFonts w:ascii="Times" w:hAnsi="Times"/>
          <w:sz w:val="24"/>
          <w:szCs w:val="24"/>
        </w:rPr>
        <w:t xml:space="preserve"> </w:t>
      </w:r>
      <w:r w:rsidRPr="00C0383E">
        <w:rPr>
          <w:rFonts w:ascii="Times" w:hAnsi="Times"/>
          <w:sz w:val="24"/>
          <w:szCs w:val="24"/>
        </w:rPr>
        <w:t xml:space="preserve"> 2011, China International Conference in Finance, Wuhan, China.</w:t>
      </w:r>
    </w:p>
    <w:p w14:paraId="14182B78" w14:textId="459E4E25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Leverage and growth: Effect of options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>2010, Financial Management Association, New York City, U.S.A</w:t>
      </w:r>
    </w:p>
    <w:p w14:paraId="376EF422" w14:textId="1D832803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Do Incentives Commit Managers: Evidence from Effect of Leverage on Growth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 xml:space="preserve"> 2009, Maastricht University, Maastricht, Netherlands</w:t>
      </w:r>
    </w:p>
    <w:p w14:paraId="71D33DA0" w14:textId="58F8E6CC" w:rsidR="00143273" w:rsidRPr="00C0383E" w:rsidRDefault="00143273" w:rsidP="0014086B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Do Incentives Commit Managers: Evidence from Effect of Leverage on Growth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 xml:space="preserve"> </w:t>
      </w:r>
      <w:bookmarkStart w:id="2" w:name="OLE_LINK5"/>
      <w:bookmarkStart w:id="3" w:name="OLE_LINK6"/>
      <w:r w:rsidRPr="00C0383E">
        <w:rPr>
          <w:rFonts w:ascii="Times" w:hAnsi="Times"/>
          <w:sz w:val="24"/>
          <w:szCs w:val="24"/>
        </w:rPr>
        <w:t xml:space="preserve">2009, Tor </w:t>
      </w:r>
      <w:proofErr w:type="spellStart"/>
      <w:r w:rsidRPr="00C0383E">
        <w:rPr>
          <w:rFonts w:ascii="Times" w:hAnsi="Times"/>
          <w:sz w:val="24"/>
          <w:szCs w:val="24"/>
        </w:rPr>
        <w:t>Vergata</w:t>
      </w:r>
      <w:proofErr w:type="spellEnd"/>
      <w:r w:rsidRPr="00C0383E">
        <w:rPr>
          <w:rFonts w:ascii="Times" w:hAnsi="Times"/>
          <w:sz w:val="24"/>
          <w:szCs w:val="24"/>
        </w:rPr>
        <w:t xml:space="preserve"> Conference, Rome, Italy</w:t>
      </w:r>
      <w:bookmarkEnd w:id="2"/>
      <w:bookmarkEnd w:id="3"/>
    </w:p>
    <w:p w14:paraId="4FF00C79" w14:textId="231F306F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Do Incentives Commit Managers: Evidence from Effect of Leverage on Growth </w:t>
      </w:r>
      <w:r w:rsidR="0014086B" w:rsidRPr="00C0383E">
        <w:rPr>
          <w:rFonts w:ascii="Times" w:hAnsi="Times"/>
          <w:sz w:val="24"/>
          <w:szCs w:val="24"/>
        </w:rPr>
        <w:t>-</w:t>
      </w:r>
      <w:r w:rsidRPr="00C0383E">
        <w:rPr>
          <w:rFonts w:ascii="Times" w:hAnsi="Times"/>
          <w:sz w:val="24"/>
          <w:szCs w:val="24"/>
        </w:rPr>
        <w:t xml:space="preserve"> 2009, Financial Management Association, Nevada, U.S.A</w:t>
      </w:r>
    </w:p>
    <w:p w14:paraId="0142E4EC" w14:textId="1CEE8090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>The bright side of asymmetric benchmarking of pay: Evidence from top management team members, Doctoral Consortium</w:t>
      </w:r>
      <w:r w:rsidR="0014086B" w:rsidRPr="00C0383E">
        <w:rPr>
          <w:rFonts w:ascii="Times" w:hAnsi="Times"/>
          <w:sz w:val="24"/>
          <w:szCs w:val="24"/>
        </w:rPr>
        <w:t>-</w:t>
      </w:r>
      <w:r w:rsidRPr="00C0383E">
        <w:rPr>
          <w:rFonts w:ascii="Times" w:hAnsi="Times"/>
          <w:sz w:val="24"/>
          <w:szCs w:val="24"/>
        </w:rPr>
        <w:t>2008, Financial Management Association, Texas, U.S.A</w:t>
      </w:r>
    </w:p>
    <w:p w14:paraId="170FFB24" w14:textId="5BBCE198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Pay-Gap and Total Factor Productivity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>2008, Financial Management Association, Texas, U.S.A</w:t>
      </w:r>
    </w:p>
    <w:p w14:paraId="506CFE3C" w14:textId="19759571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Pay-Gap and Total Factor Productivity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 xml:space="preserve">2008, Poster Presentation for Graduate Accepted Student Celebration, Rensselaer Polytechnic Institute. </w:t>
      </w:r>
    </w:p>
    <w:p w14:paraId="516DACFC" w14:textId="55ADBC66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Pay-Gap and Total Factor Productivity </w:t>
      </w:r>
      <w:r w:rsidR="0014086B" w:rsidRPr="00C0383E">
        <w:rPr>
          <w:rFonts w:ascii="Times" w:hAnsi="Times"/>
          <w:sz w:val="24"/>
          <w:szCs w:val="24"/>
        </w:rPr>
        <w:t xml:space="preserve">- </w:t>
      </w:r>
      <w:r w:rsidRPr="00C0383E">
        <w:rPr>
          <w:rFonts w:ascii="Times" w:hAnsi="Times"/>
          <w:sz w:val="24"/>
          <w:szCs w:val="24"/>
        </w:rPr>
        <w:t>2008, Vrije University, Amsterdam, Netherlands</w:t>
      </w:r>
    </w:p>
    <w:p w14:paraId="3E996059" w14:textId="7C910115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bookmarkStart w:id="4" w:name="OLE_LINK3"/>
      <w:bookmarkStart w:id="5" w:name="OLE_LINK4"/>
      <w:r w:rsidRPr="00C0383E">
        <w:rPr>
          <w:rFonts w:ascii="Times" w:hAnsi="Times"/>
          <w:sz w:val="24"/>
          <w:szCs w:val="24"/>
        </w:rPr>
        <w:t>Pay-Gap and Total Factor Productivity</w:t>
      </w:r>
      <w:r w:rsidR="0014086B" w:rsidRPr="00C0383E">
        <w:rPr>
          <w:rFonts w:ascii="Times" w:hAnsi="Times"/>
          <w:sz w:val="24"/>
          <w:szCs w:val="24"/>
        </w:rPr>
        <w:t xml:space="preserve"> -</w:t>
      </w:r>
      <w:r w:rsidRPr="00C0383E">
        <w:rPr>
          <w:rFonts w:ascii="Times" w:hAnsi="Times"/>
          <w:sz w:val="24"/>
          <w:szCs w:val="24"/>
        </w:rPr>
        <w:t xml:space="preserve"> 2007, Centre for Financial Studies-European Corporate Governance Training Network Summer School, </w:t>
      </w:r>
      <w:proofErr w:type="spellStart"/>
      <w:r w:rsidRPr="00C0383E">
        <w:rPr>
          <w:rFonts w:ascii="Times" w:hAnsi="Times"/>
          <w:sz w:val="24"/>
          <w:szCs w:val="24"/>
        </w:rPr>
        <w:t>Eltville</w:t>
      </w:r>
      <w:proofErr w:type="spellEnd"/>
      <w:r w:rsidRPr="00C0383E">
        <w:rPr>
          <w:rFonts w:ascii="Times" w:hAnsi="Times"/>
          <w:sz w:val="24"/>
          <w:szCs w:val="24"/>
        </w:rPr>
        <w:t>, Germany</w:t>
      </w:r>
    </w:p>
    <w:bookmarkEnd w:id="4"/>
    <w:bookmarkEnd w:id="5"/>
    <w:p w14:paraId="55A4E074" w14:textId="722FDF54" w:rsidR="00143273" w:rsidRPr="00C0383E" w:rsidRDefault="00143273" w:rsidP="00143273">
      <w:pPr>
        <w:pStyle w:val="ListParagraph"/>
        <w:numPr>
          <w:ilvl w:val="0"/>
          <w:numId w:val="11"/>
        </w:numPr>
        <w:spacing w:after="0" w:line="240" w:lineRule="auto"/>
        <w:rPr>
          <w:rFonts w:ascii="Times" w:hAnsi="Times"/>
          <w:sz w:val="24"/>
          <w:szCs w:val="24"/>
        </w:rPr>
      </w:pPr>
      <w:r w:rsidRPr="00C0383E">
        <w:rPr>
          <w:rFonts w:ascii="Times" w:hAnsi="Times"/>
          <w:sz w:val="24"/>
          <w:szCs w:val="24"/>
        </w:rPr>
        <w:t xml:space="preserve">Leverage, Growth and Managerial </w:t>
      </w:r>
      <w:r w:rsidR="00A262C2" w:rsidRPr="00C0383E">
        <w:rPr>
          <w:rFonts w:ascii="Times" w:hAnsi="Times"/>
          <w:sz w:val="24"/>
          <w:szCs w:val="24"/>
        </w:rPr>
        <w:t xml:space="preserve">Compensation </w:t>
      </w:r>
      <w:r w:rsidR="0014086B" w:rsidRPr="00C0383E">
        <w:rPr>
          <w:rFonts w:ascii="Times" w:hAnsi="Times"/>
          <w:sz w:val="24"/>
          <w:szCs w:val="24"/>
        </w:rPr>
        <w:t>-</w:t>
      </w:r>
      <w:r w:rsidRPr="00C0383E">
        <w:rPr>
          <w:rFonts w:ascii="Times" w:hAnsi="Times"/>
          <w:sz w:val="24"/>
          <w:szCs w:val="24"/>
        </w:rPr>
        <w:t xml:space="preserve"> 2007, Financial Management Association, Orlando, U.S.A</w:t>
      </w:r>
    </w:p>
    <w:p w14:paraId="7A0B55F0" w14:textId="77777777" w:rsidR="00893DB5" w:rsidRDefault="00893DB5" w:rsidP="00143273">
      <w:pPr>
        <w:rPr>
          <w:rFonts w:ascii="Times" w:hAnsi="Times"/>
          <w:b/>
        </w:rPr>
      </w:pPr>
    </w:p>
    <w:p w14:paraId="3754EE8F" w14:textId="77777777" w:rsidR="00404DB4" w:rsidRDefault="00404DB4" w:rsidP="00404DB4">
      <w:pPr>
        <w:rPr>
          <w:rFonts w:ascii="Times" w:hAnsi="Times"/>
          <w:b/>
        </w:rPr>
      </w:pPr>
      <w:r>
        <w:rPr>
          <w:rFonts w:ascii="Times" w:hAnsi="Times"/>
          <w:b/>
        </w:rPr>
        <w:t>INVITED BOOK CHAPTER</w:t>
      </w:r>
    </w:p>
    <w:p w14:paraId="5050B578" w14:textId="77777777" w:rsidR="00404DB4" w:rsidRPr="00CB70FC" w:rsidRDefault="00404DB4" w:rsidP="00404DB4">
      <w:pPr>
        <w:pStyle w:val="ListParagraph"/>
        <w:numPr>
          <w:ilvl w:val="0"/>
          <w:numId w:val="21"/>
        </w:numPr>
        <w:rPr>
          <w:rFonts w:ascii="Times" w:hAnsi="Times"/>
          <w:color w:val="000000" w:themeColor="text1"/>
          <w:sz w:val="24"/>
          <w:szCs w:val="24"/>
        </w:rPr>
      </w:pPr>
      <w:r w:rsidRPr="00CB70FC">
        <w:rPr>
          <w:rFonts w:ascii="Times" w:hAnsi="Times"/>
          <w:color w:val="000000" w:themeColor="text1"/>
          <w:sz w:val="24"/>
          <w:szCs w:val="24"/>
        </w:rPr>
        <w:t>Platform Development in Blockchains, Risks and Regulation with Yun Zhu</w:t>
      </w:r>
    </w:p>
    <w:p w14:paraId="434EAE69" w14:textId="77777777" w:rsidR="00404DB4" w:rsidRDefault="00404DB4" w:rsidP="00404DB4">
      <w:pPr>
        <w:rPr>
          <w:rFonts w:ascii="Times" w:hAnsi="Times"/>
          <w:b/>
        </w:rPr>
      </w:pPr>
      <w:r w:rsidRPr="00404DB4">
        <w:rPr>
          <w:rFonts w:ascii="Times" w:hAnsi="Times"/>
          <w:b/>
        </w:rPr>
        <w:t xml:space="preserve">INVITED </w:t>
      </w:r>
      <w:r>
        <w:rPr>
          <w:rFonts w:ascii="Times" w:hAnsi="Times"/>
          <w:b/>
        </w:rPr>
        <w:t>BLOG CONTRIBUTION</w:t>
      </w:r>
    </w:p>
    <w:p w14:paraId="3C85C89D" w14:textId="77777777" w:rsidR="00404DB4" w:rsidRPr="001F68FE" w:rsidRDefault="00404DB4" w:rsidP="00404DB4">
      <w:pPr>
        <w:pStyle w:val="ListParagraph"/>
        <w:numPr>
          <w:ilvl w:val="0"/>
          <w:numId w:val="21"/>
        </w:numPr>
        <w:rPr>
          <w:rFonts w:ascii="Times" w:hAnsi="Times"/>
          <w:bCs/>
          <w:sz w:val="24"/>
          <w:szCs w:val="24"/>
        </w:rPr>
      </w:pPr>
      <w:r w:rsidRPr="001F68FE">
        <w:rPr>
          <w:rFonts w:ascii="Times" w:hAnsi="Times"/>
          <w:bCs/>
          <w:sz w:val="24"/>
          <w:szCs w:val="24"/>
        </w:rPr>
        <w:t>Columbia Law School – Blue Sky Blog</w:t>
      </w:r>
    </w:p>
    <w:p w14:paraId="736DFA09" w14:textId="77777777" w:rsidR="00404DB4" w:rsidRPr="001F68FE" w:rsidRDefault="00404DB4" w:rsidP="00404DB4">
      <w:pPr>
        <w:pStyle w:val="ListParagraph"/>
        <w:ind w:left="360"/>
        <w:rPr>
          <w:rFonts w:ascii="Times" w:hAnsi="Times"/>
          <w:bCs/>
          <w:sz w:val="24"/>
          <w:szCs w:val="24"/>
        </w:rPr>
      </w:pPr>
      <w:r w:rsidRPr="001F68FE">
        <w:rPr>
          <w:rFonts w:ascii="Times" w:hAnsi="Times"/>
          <w:bCs/>
          <w:sz w:val="24"/>
          <w:szCs w:val="24"/>
        </w:rPr>
        <w:lastRenderedPageBreak/>
        <w:t>https://clsbluesky.law.columbia.edu/2020/11/12/bank-lending-during-the-covid-19-pandemic/</w:t>
      </w:r>
    </w:p>
    <w:p w14:paraId="0AFFEFA2" w14:textId="408C7E18" w:rsidR="00143273" w:rsidRDefault="00143273" w:rsidP="00143273">
      <w:pPr>
        <w:rPr>
          <w:rFonts w:ascii="Times" w:hAnsi="Times"/>
          <w:b/>
          <w:color w:val="00B050"/>
        </w:rPr>
      </w:pPr>
      <w:r w:rsidRPr="00143273">
        <w:rPr>
          <w:rFonts w:ascii="Times" w:hAnsi="Times"/>
          <w:b/>
        </w:rPr>
        <w:t>TEACHING EXPERIENCE</w:t>
      </w:r>
      <w:r w:rsidRPr="00143273">
        <w:rPr>
          <w:rFonts w:ascii="Times" w:hAnsi="Times"/>
          <w:b/>
          <w:color w:val="00B050"/>
        </w:rPr>
        <w:t xml:space="preserve"> </w:t>
      </w:r>
    </w:p>
    <w:p w14:paraId="67EBDFB1" w14:textId="13C1C353" w:rsidR="005F3ED0" w:rsidRDefault="005F3ED0" w:rsidP="00143273">
      <w:pPr>
        <w:rPr>
          <w:rFonts w:ascii="Times" w:hAnsi="Times"/>
          <w:b/>
        </w:rPr>
      </w:pPr>
      <w:r>
        <w:rPr>
          <w:rFonts w:ascii="Times" w:hAnsi="Times"/>
          <w:b/>
        </w:rPr>
        <w:t>Fintech</w:t>
      </w:r>
    </w:p>
    <w:p w14:paraId="3E3825A4" w14:textId="232EBCA1" w:rsidR="0021556D" w:rsidRPr="005F3ED0" w:rsidRDefault="0021556D" w:rsidP="0021556D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Introduction to FinTech (2018-20</w:t>
      </w:r>
      <w:r w:rsidR="00E10F7D">
        <w:rPr>
          <w:rFonts w:ascii="Times" w:hAnsi="Times"/>
          <w:color w:val="auto"/>
        </w:rPr>
        <w:t>20</w:t>
      </w:r>
      <w:r>
        <w:rPr>
          <w:rFonts w:ascii="Times" w:hAnsi="Times"/>
          <w:color w:val="auto"/>
        </w:rPr>
        <w:t>) (UG)</w:t>
      </w:r>
    </w:p>
    <w:p w14:paraId="061F23A9" w14:textId="3F86ACF2" w:rsidR="0021556D" w:rsidRPr="0021556D" w:rsidRDefault="0021556D" w:rsidP="0021556D">
      <w:pPr>
        <w:pStyle w:val="Default"/>
        <w:numPr>
          <w:ilvl w:val="0"/>
          <w:numId w:val="10"/>
        </w:numPr>
        <w:rPr>
          <w:rFonts w:ascii="Times" w:hAnsi="Times"/>
          <w:b/>
        </w:rPr>
      </w:pPr>
      <w:r>
        <w:rPr>
          <w:rFonts w:ascii="Times" w:hAnsi="Times"/>
          <w:color w:val="auto"/>
        </w:rPr>
        <w:t>Advanced Financial Technologies (2019</w:t>
      </w:r>
      <w:r w:rsidR="00E10F7D">
        <w:rPr>
          <w:rFonts w:ascii="Times" w:hAnsi="Times"/>
          <w:color w:val="auto"/>
        </w:rPr>
        <w:t>-20</w:t>
      </w:r>
      <w:r>
        <w:rPr>
          <w:rFonts w:ascii="Times" w:hAnsi="Times"/>
          <w:color w:val="auto"/>
        </w:rPr>
        <w:t>) (G)</w:t>
      </w:r>
    </w:p>
    <w:p w14:paraId="0E40EDA4" w14:textId="068A63B1" w:rsidR="005F3ED0" w:rsidRPr="005F3ED0" w:rsidRDefault="0021556D" w:rsidP="0021556D">
      <w:pPr>
        <w:pStyle w:val="Default"/>
        <w:rPr>
          <w:rFonts w:ascii="Times" w:hAnsi="Times"/>
          <w:b/>
        </w:rPr>
      </w:pPr>
      <w:r w:rsidRPr="005F3ED0">
        <w:rPr>
          <w:rFonts w:ascii="Times" w:hAnsi="Times"/>
          <w:b/>
        </w:rPr>
        <w:t xml:space="preserve"> </w:t>
      </w:r>
      <w:r w:rsidR="005F3ED0" w:rsidRPr="005F3ED0">
        <w:rPr>
          <w:rFonts w:ascii="Times" w:hAnsi="Times"/>
          <w:b/>
        </w:rPr>
        <w:t>Corporate Finance</w:t>
      </w:r>
    </w:p>
    <w:p w14:paraId="1798D3EC" w14:textId="1631A279" w:rsidR="00143273" w:rsidRPr="00143273" w:rsidRDefault="00143273" w:rsidP="00143273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Mergers, Acquisitions and</w:t>
      </w:r>
      <w:r w:rsidR="002A3065">
        <w:rPr>
          <w:rFonts w:ascii="Times" w:hAnsi="Times"/>
          <w:color w:val="auto"/>
        </w:rPr>
        <w:t xml:space="preserve"> Corporate Takeovers, 2011- 2017</w:t>
      </w:r>
      <w:r w:rsidRPr="00143273">
        <w:rPr>
          <w:rFonts w:ascii="Times" w:hAnsi="Times"/>
          <w:color w:val="auto"/>
        </w:rPr>
        <w:t xml:space="preserve"> (</w:t>
      </w:r>
      <w:r w:rsidR="00593373"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6A452E34" w14:textId="6FA69F12" w:rsidR="00143273" w:rsidRDefault="002A3065" w:rsidP="00143273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Investments, 2011- 201</w:t>
      </w:r>
      <w:r w:rsidR="00593373">
        <w:rPr>
          <w:rFonts w:ascii="Times" w:hAnsi="Times"/>
          <w:color w:val="auto"/>
        </w:rPr>
        <w:t>8</w:t>
      </w:r>
      <w:r w:rsidR="00143273" w:rsidRPr="00143273">
        <w:rPr>
          <w:rFonts w:ascii="Times" w:hAnsi="Times"/>
          <w:color w:val="auto"/>
        </w:rPr>
        <w:t xml:space="preserve"> (</w:t>
      </w:r>
      <w:r w:rsidR="00593373">
        <w:rPr>
          <w:rFonts w:ascii="Times" w:hAnsi="Times"/>
          <w:color w:val="auto"/>
        </w:rPr>
        <w:t>UG</w:t>
      </w:r>
      <w:r w:rsidR="00143273" w:rsidRPr="00143273">
        <w:rPr>
          <w:rFonts w:ascii="Times" w:hAnsi="Times"/>
          <w:color w:val="auto"/>
        </w:rPr>
        <w:t>)</w:t>
      </w:r>
    </w:p>
    <w:p w14:paraId="0635F250" w14:textId="73D76EE6" w:rsidR="002A3065" w:rsidRPr="00143273" w:rsidRDefault="002A3065" w:rsidP="00143273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Derivatives, 2017</w:t>
      </w:r>
      <w:r w:rsidR="00593373">
        <w:rPr>
          <w:rFonts w:ascii="Times" w:hAnsi="Times"/>
          <w:color w:val="auto"/>
        </w:rPr>
        <w:t xml:space="preserve"> </w:t>
      </w:r>
      <w:r>
        <w:rPr>
          <w:rFonts w:ascii="Times" w:hAnsi="Times"/>
          <w:color w:val="auto"/>
        </w:rPr>
        <w:t>(</w:t>
      </w:r>
      <w:r w:rsidR="00593373">
        <w:rPr>
          <w:rFonts w:ascii="Times" w:hAnsi="Times"/>
          <w:color w:val="auto"/>
        </w:rPr>
        <w:t>UG</w:t>
      </w:r>
      <w:r>
        <w:rPr>
          <w:rFonts w:ascii="Times" w:hAnsi="Times"/>
          <w:color w:val="auto"/>
        </w:rPr>
        <w:t>)</w:t>
      </w:r>
    </w:p>
    <w:p w14:paraId="6775B961" w14:textId="397A094C" w:rsidR="00E10F7D" w:rsidRDefault="00E10F7D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Foundations of Finance, 2018-2020 (UG)</w:t>
      </w:r>
    </w:p>
    <w:p w14:paraId="6911D466" w14:textId="2CA595EF" w:rsidR="005F3ED0" w:rsidRPr="00143273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Corporate Finance, 2013 (</w:t>
      </w:r>
      <w:r>
        <w:rPr>
          <w:rFonts w:ascii="Times" w:hAnsi="Times"/>
          <w:color w:val="auto"/>
        </w:rPr>
        <w:t>UG</w:t>
      </w:r>
      <w:r w:rsidRPr="00143273">
        <w:rPr>
          <w:rFonts w:ascii="Times" w:hAnsi="Times"/>
          <w:color w:val="auto"/>
        </w:rPr>
        <w:t>)</w:t>
      </w:r>
    </w:p>
    <w:p w14:paraId="6C0E2ADD" w14:textId="77777777" w:rsidR="005F3ED0" w:rsidRPr="00143273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Corporate Finance and Asset Markets, 2010 (</w:t>
      </w:r>
      <w:r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768F4A02" w14:textId="77777777" w:rsidR="005F3ED0" w:rsidRPr="00143273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Principles of Corporate Finance, 2009 (</w:t>
      </w:r>
      <w:r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721713F4" w14:textId="77777777" w:rsidR="005F3ED0" w:rsidRPr="00143273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Financial Management, 2009 (</w:t>
      </w:r>
      <w:r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7A6560C3" w14:textId="77777777" w:rsidR="005F3ED0" w:rsidRPr="00143273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Options, Futures and Derivatives, 2007  (</w:t>
      </w:r>
      <w:r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5A7AC4BF" w14:textId="148842A0" w:rsidR="00143273" w:rsidRPr="00143273" w:rsidRDefault="00143273" w:rsidP="00143273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Financial Management, 2016 (</w:t>
      </w:r>
      <w:r w:rsidR="00593373"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32DABB9D" w14:textId="5E1A04C8" w:rsidR="00143273" w:rsidRPr="00143273" w:rsidRDefault="00143273" w:rsidP="00143273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Principles of Finance, 2016 (</w:t>
      </w:r>
      <w:r w:rsidR="00593373"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52D2DC7E" w14:textId="77777777" w:rsidR="005F3ED0" w:rsidRPr="005F3ED0" w:rsidRDefault="005F3ED0" w:rsidP="005F3ED0">
      <w:pPr>
        <w:pStyle w:val="Default"/>
        <w:rPr>
          <w:rFonts w:ascii="Times" w:hAnsi="Times"/>
          <w:b/>
          <w:color w:val="auto"/>
        </w:rPr>
      </w:pPr>
      <w:r w:rsidRPr="005F3ED0">
        <w:rPr>
          <w:rFonts w:ascii="Times" w:hAnsi="Times"/>
          <w:b/>
          <w:color w:val="auto"/>
        </w:rPr>
        <w:t>Money and Banking</w:t>
      </w:r>
    </w:p>
    <w:p w14:paraId="6BE06F41" w14:textId="77777777" w:rsidR="005F3ED0" w:rsidRPr="00143273" w:rsidRDefault="005F3ED0" w:rsidP="005F3ED0">
      <w:pPr>
        <w:pStyle w:val="Default"/>
        <w:numPr>
          <w:ilvl w:val="0"/>
          <w:numId w:val="18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Money, Banking</w:t>
      </w:r>
      <w:r>
        <w:rPr>
          <w:rFonts w:ascii="Times" w:hAnsi="Times"/>
          <w:color w:val="auto"/>
        </w:rPr>
        <w:t xml:space="preserve"> and Capital Markets, 2011- 2018</w:t>
      </w:r>
      <w:r w:rsidRPr="00143273">
        <w:rPr>
          <w:rFonts w:ascii="Times" w:hAnsi="Times"/>
          <w:color w:val="auto"/>
        </w:rPr>
        <w:t xml:space="preserve"> (</w:t>
      </w:r>
      <w:r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0C5C42EA" w14:textId="4E6D9717" w:rsidR="00143273" w:rsidRDefault="00143273" w:rsidP="005F3ED0">
      <w:pPr>
        <w:pStyle w:val="Default"/>
        <w:numPr>
          <w:ilvl w:val="0"/>
          <w:numId w:val="18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Economics and Business Decisions, 2015  (</w:t>
      </w:r>
      <w:r w:rsidR="00593373"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5D4A1E20" w14:textId="07016705" w:rsidR="005F3ED0" w:rsidRPr="005F3ED0" w:rsidRDefault="005F3ED0" w:rsidP="005F3ED0">
      <w:pPr>
        <w:pStyle w:val="Default"/>
        <w:numPr>
          <w:ilvl w:val="0"/>
          <w:numId w:val="18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Financial Mark</w:t>
      </w:r>
      <w:r>
        <w:rPr>
          <w:rFonts w:ascii="Times" w:hAnsi="Times"/>
          <w:color w:val="auto"/>
        </w:rPr>
        <w:t>ets and Institutions, 2011- 2018</w:t>
      </w:r>
      <w:r w:rsidRPr="00143273">
        <w:rPr>
          <w:rFonts w:ascii="Times" w:hAnsi="Times"/>
          <w:color w:val="auto"/>
        </w:rPr>
        <w:t xml:space="preserve"> (</w:t>
      </w:r>
      <w:r>
        <w:rPr>
          <w:rFonts w:ascii="Times" w:hAnsi="Times"/>
          <w:color w:val="auto"/>
        </w:rPr>
        <w:t>G</w:t>
      </w:r>
      <w:r w:rsidRPr="00143273">
        <w:rPr>
          <w:rFonts w:ascii="Times" w:hAnsi="Times"/>
          <w:color w:val="auto"/>
        </w:rPr>
        <w:t>)</w:t>
      </w:r>
    </w:p>
    <w:p w14:paraId="6B4AC920" w14:textId="77777777" w:rsidR="005F3ED0" w:rsidRPr="005F3ED0" w:rsidRDefault="005F3ED0" w:rsidP="005F3ED0">
      <w:pPr>
        <w:pStyle w:val="Default"/>
        <w:rPr>
          <w:rFonts w:ascii="Times" w:hAnsi="Times"/>
          <w:b/>
          <w:color w:val="auto"/>
        </w:rPr>
      </w:pPr>
      <w:r w:rsidRPr="005F3ED0">
        <w:rPr>
          <w:rFonts w:ascii="Times" w:hAnsi="Times"/>
          <w:b/>
          <w:color w:val="auto"/>
        </w:rPr>
        <w:t>Others</w:t>
      </w:r>
    </w:p>
    <w:p w14:paraId="3416FA67" w14:textId="46ACB93A" w:rsidR="00143273" w:rsidRPr="00143273" w:rsidRDefault="00143273" w:rsidP="005F3ED0">
      <w:pPr>
        <w:pStyle w:val="Default"/>
        <w:numPr>
          <w:ilvl w:val="0"/>
          <w:numId w:val="19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International Finance, 2007  (</w:t>
      </w:r>
      <w:r w:rsidR="0013397B">
        <w:rPr>
          <w:rFonts w:ascii="Times" w:hAnsi="Times"/>
          <w:color w:val="auto"/>
        </w:rPr>
        <w:t xml:space="preserve">Both </w:t>
      </w:r>
      <w:r w:rsidR="00593373">
        <w:rPr>
          <w:rFonts w:ascii="Times" w:hAnsi="Times"/>
          <w:color w:val="auto"/>
        </w:rPr>
        <w:t>G</w:t>
      </w:r>
      <w:r w:rsidR="0013397B">
        <w:rPr>
          <w:rFonts w:ascii="Times" w:hAnsi="Times"/>
          <w:color w:val="auto"/>
        </w:rPr>
        <w:t xml:space="preserve"> and UG </w:t>
      </w:r>
      <w:r w:rsidRPr="00143273">
        <w:rPr>
          <w:rFonts w:ascii="Times" w:hAnsi="Times"/>
          <w:color w:val="auto"/>
        </w:rPr>
        <w:t>Level</w:t>
      </w:r>
      <w:r w:rsidR="0013397B">
        <w:rPr>
          <w:rFonts w:ascii="Times" w:hAnsi="Times"/>
          <w:color w:val="auto"/>
        </w:rPr>
        <w:t>s</w:t>
      </w:r>
      <w:r w:rsidRPr="00143273">
        <w:rPr>
          <w:rFonts w:ascii="Times" w:hAnsi="Times"/>
          <w:color w:val="auto"/>
        </w:rPr>
        <w:t>)</w:t>
      </w:r>
    </w:p>
    <w:p w14:paraId="7090FF15" w14:textId="39B50B1B" w:rsidR="00143273" w:rsidRDefault="00143273" w:rsidP="00143273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 w:rsidRPr="00143273">
        <w:rPr>
          <w:rFonts w:ascii="Times" w:hAnsi="Times"/>
          <w:color w:val="auto"/>
        </w:rPr>
        <w:t>Master Honors Thesis Supervisor</w:t>
      </w:r>
      <w:r w:rsidR="00E1060A">
        <w:rPr>
          <w:rFonts w:ascii="Times" w:hAnsi="Times"/>
          <w:color w:val="auto"/>
        </w:rPr>
        <w:t>/Assessor – 15</w:t>
      </w:r>
    </w:p>
    <w:p w14:paraId="5A2BA343" w14:textId="77777777" w:rsidR="005F3ED0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Intermediate Accounting (2018) (UG)</w:t>
      </w:r>
    </w:p>
    <w:p w14:paraId="572333C1" w14:textId="77777777" w:rsidR="005F3ED0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Financial Accounting (2018) (UG)</w:t>
      </w:r>
    </w:p>
    <w:p w14:paraId="7EC5FC5A" w14:textId="77777777" w:rsidR="005F3ED0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Financial Accounting (2017) (UG)</w:t>
      </w:r>
    </w:p>
    <w:p w14:paraId="0C6EF306" w14:textId="77777777" w:rsidR="005F3ED0" w:rsidRDefault="005F3ED0" w:rsidP="005F3ED0">
      <w:pPr>
        <w:pStyle w:val="Default"/>
        <w:numPr>
          <w:ilvl w:val="0"/>
          <w:numId w:val="10"/>
        </w:numPr>
        <w:rPr>
          <w:rFonts w:ascii="Times" w:hAnsi="Times"/>
          <w:color w:val="auto"/>
        </w:rPr>
      </w:pPr>
      <w:r>
        <w:rPr>
          <w:rFonts w:ascii="Times" w:hAnsi="Times"/>
          <w:color w:val="auto"/>
        </w:rPr>
        <w:t>Managerial Accounting (2017) (UG)</w:t>
      </w:r>
    </w:p>
    <w:p w14:paraId="4EC1C579" w14:textId="77777777" w:rsidR="005F3ED0" w:rsidRPr="00BA6DED" w:rsidRDefault="005F3ED0" w:rsidP="005F3ED0">
      <w:pPr>
        <w:pStyle w:val="Default"/>
        <w:numPr>
          <w:ilvl w:val="0"/>
          <w:numId w:val="10"/>
        </w:numPr>
        <w:rPr>
          <w:rFonts w:ascii="Times" w:hAnsi="Times"/>
        </w:rPr>
      </w:pPr>
      <w:r>
        <w:rPr>
          <w:rFonts w:ascii="Times" w:hAnsi="Times"/>
          <w:bCs/>
        </w:rPr>
        <w:t>Introduction t</w:t>
      </w:r>
      <w:r w:rsidRPr="00BA6DED">
        <w:rPr>
          <w:rFonts w:ascii="Times" w:hAnsi="Times"/>
          <w:bCs/>
        </w:rPr>
        <w:t xml:space="preserve">o Accounting &amp; Financial Management </w:t>
      </w:r>
      <w:r>
        <w:rPr>
          <w:rFonts w:ascii="Times" w:hAnsi="Times"/>
          <w:bCs/>
        </w:rPr>
        <w:t>(2018) (G)</w:t>
      </w:r>
    </w:p>
    <w:p w14:paraId="495C14CF" w14:textId="24CACE87" w:rsidR="00A73292" w:rsidRDefault="00A73292" w:rsidP="00143273">
      <w:pPr>
        <w:rPr>
          <w:rFonts w:ascii="Times" w:hAnsi="Times"/>
          <w:b/>
        </w:rPr>
      </w:pPr>
    </w:p>
    <w:p w14:paraId="1361D694" w14:textId="2B71B4D3" w:rsidR="00C42D2C" w:rsidRDefault="00C42D2C" w:rsidP="00143273">
      <w:pPr>
        <w:rPr>
          <w:rFonts w:ascii="Times" w:hAnsi="Times"/>
          <w:b/>
        </w:rPr>
      </w:pPr>
    </w:p>
    <w:p w14:paraId="1DA44765" w14:textId="6C9712C7" w:rsidR="00143273" w:rsidRDefault="00143273" w:rsidP="00143273">
      <w:pPr>
        <w:rPr>
          <w:rFonts w:ascii="Times" w:hAnsi="Times"/>
          <w:b/>
        </w:rPr>
      </w:pPr>
      <w:r w:rsidRPr="00143273">
        <w:rPr>
          <w:rFonts w:ascii="Times" w:hAnsi="Times"/>
          <w:b/>
        </w:rPr>
        <w:t>HONORS AND AWARDS</w:t>
      </w:r>
    </w:p>
    <w:p w14:paraId="42539E9F" w14:textId="77777777" w:rsidR="00143273" w:rsidRPr="00143273" w:rsidRDefault="00143273" w:rsidP="00143273">
      <w:pPr>
        <w:pStyle w:val="ListParagraph"/>
        <w:numPr>
          <w:ilvl w:val="0"/>
          <w:numId w:val="9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Ellis and Karin </w:t>
      </w:r>
      <w:proofErr w:type="spellStart"/>
      <w:r w:rsidRPr="00143273">
        <w:rPr>
          <w:rFonts w:ascii="Times" w:hAnsi="Times"/>
          <w:sz w:val="24"/>
          <w:szCs w:val="24"/>
        </w:rPr>
        <w:t>Chingos</w:t>
      </w:r>
      <w:proofErr w:type="spellEnd"/>
      <w:r w:rsidRPr="00143273">
        <w:rPr>
          <w:rFonts w:ascii="Times" w:hAnsi="Times"/>
          <w:sz w:val="24"/>
          <w:szCs w:val="24"/>
        </w:rPr>
        <w:t xml:space="preserve"> ’37 Fellowship Award, RPI, Troy, NY (2004-2005)</w:t>
      </w:r>
    </w:p>
    <w:p w14:paraId="1CF91BB2" w14:textId="1FC5D640" w:rsidR="00143273" w:rsidRPr="00143273" w:rsidRDefault="00143273" w:rsidP="00143273">
      <w:pPr>
        <w:pStyle w:val="ListParagraph"/>
        <w:numPr>
          <w:ilvl w:val="0"/>
          <w:numId w:val="9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Travel Grant - CFS-ECGTN Summer School – Corporate Governance and Capital Markets, </w:t>
      </w:r>
      <w:proofErr w:type="spellStart"/>
      <w:r w:rsidRPr="00143273">
        <w:rPr>
          <w:rFonts w:ascii="Times" w:hAnsi="Times"/>
          <w:sz w:val="24"/>
          <w:szCs w:val="24"/>
        </w:rPr>
        <w:t>Eltville</w:t>
      </w:r>
      <w:proofErr w:type="spellEnd"/>
      <w:r w:rsidRPr="00143273">
        <w:rPr>
          <w:rFonts w:ascii="Times" w:hAnsi="Times"/>
          <w:sz w:val="24"/>
          <w:szCs w:val="24"/>
        </w:rPr>
        <w:t>, Germany (2007)</w:t>
      </w:r>
    </w:p>
    <w:p w14:paraId="1BA83EA7" w14:textId="77777777" w:rsidR="00143273" w:rsidRPr="00143273" w:rsidRDefault="00143273" w:rsidP="00143273">
      <w:pPr>
        <w:pStyle w:val="ListParagraph"/>
        <w:numPr>
          <w:ilvl w:val="0"/>
          <w:numId w:val="9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Teaching and Research Assistantship, </w:t>
      </w:r>
      <w:proofErr w:type="spellStart"/>
      <w:r w:rsidRPr="00143273">
        <w:rPr>
          <w:rFonts w:ascii="Times" w:hAnsi="Times"/>
          <w:sz w:val="24"/>
          <w:szCs w:val="24"/>
        </w:rPr>
        <w:t>Lally</w:t>
      </w:r>
      <w:proofErr w:type="spellEnd"/>
      <w:r w:rsidRPr="00143273">
        <w:rPr>
          <w:rFonts w:ascii="Times" w:hAnsi="Times"/>
          <w:sz w:val="24"/>
          <w:szCs w:val="24"/>
        </w:rPr>
        <w:t xml:space="preserve"> School of Management and Technology, RPI, Troy, NY (2005-2008)</w:t>
      </w:r>
    </w:p>
    <w:p w14:paraId="20784EFB" w14:textId="77777777" w:rsidR="00143273" w:rsidRPr="00143273" w:rsidRDefault="00143273" w:rsidP="00143273">
      <w:pPr>
        <w:pStyle w:val="ListParagraph"/>
        <w:numPr>
          <w:ilvl w:val="0"/>
          <w:numId w:val="9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Founders Award: Best Graduate Student at RPI, 2008</w:t>
      </w:r>
    </w:p>
    <w:p w14:paraId="427AC382" w14:textId="77777777" w:rsidR="00143273" w:rsidRPr="00143273" w:rsidRDefault="00143273" w:rsidP="00143273">
      <w:pPr>
        <w:rPr>
          <w:rFonts w:ascii="Times" w:hAnsi="Times"/>
        </w:rPr>
      </w:pPr>
    </w:p>
    <w:p w14:paraId="7AAB2146" w14:textId="0DD0EF77" w:rsidR="00143273" w:rsidRDefault="00143273" w:rsidP="00143273">
      <w:pPr>
        <w:rPr>
          <w:rFonts w:ascii="Times" w:hAnsi="Times"/>
          <w:b/>
          <w:color w:val="00B050"/>
        </w:rPr>
      </w:pPr>
      <w:r w:rsidRPr="00143273">
        <w:rPr>
          <w:rFonts w:ascii="Times" w:hAnsi="Times"/>
          <w:b/>
        </w:rPr>
        <w:t xml:space="preserve">AFFILIATIONS AND OTHER ACADEMIC SERVICES </w:t>
      </w:r>
      <w:r w:rsidRPr="00143273">
        <w:rPr>
          <w:rFonts w:ascii="Times" w:hAnsi="Times"/>
          <w:b/>
          <w:color w:val="00B050"/>
        </w:rPr>
        <w:t xml:space="preserve"> </w:t>
      </w:r>
    </w:p>
    <w:p w14:paraId="7749A07C" w14:textId="77777777" w:rsidR="007C5BDD" w:rsidRPr="00143273" w:rsidRDefault="007C5BDD" w:rsidP="007C5BDD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Discussant at Annual Financial Management Conference, 2006</w:t>
      </w:r>
    </w:p>
    <w:p w14:paraId="5E9E9AB9" w14:textId="77777777" w:rsidR="007C5BDD" w:rsidRPr="00143273" w:rsidRDefault="007C5BDD" w:rsidP="007C5BDD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Discussant at Annual Financial Management Conference, 2007</w:t>
      </w:r>
    </w:p>
    <w:p w14:paraId="6CC12F27" w14:textId="77777777" w:rsidR="00771121" w:rsidRPr="00143273" w:rsidRDefault="00771121" w:rsidP="00771121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New Course Design – Helped develop Corporate Finance course for Master program (M1) at EDHEC Business School, 2010</w:t>
      </w:r>
    </w:p>
    <w:p w14:paraId="682EF19A" w14:textId="77777777" w:rsidR="007C5BDD" w:rsidRPr="00143273" w:rsidRDefault="007C5BDD" w:rsidP="007C5BDD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lastRenderedPageBreak/>
        <w:t>Reviewer for Financial Management Association, 2011</w:t>
      </w:r>
    </w:p>
    <w:p w14:paraId="0976613D" w14:textId="77777777" w:rsidR="00E75DDA" w:rsidRDefault="007C5BDD" w:rsidP="00E75DDA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Reviewer for Journal of Financial Stability, 2011</w:t>
      </w:r>
    </w:p>
    <w:p w14:paraId="12286C79" w14:textId="3B9976FB" w:rsidR="00143273" w:rsidRPr="00E75DDA" w:rsidRDefault="00143273" w:rsidP="00E75DDA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E75DDA">
        <w:rPr>
          <w:rFonts w:ascii="Times" w:hAnsi="Times"/>
          <w:sz w:val="24"/>
          <w:szCs w:val="24"/>
        </w:rPr>
        <w:t>Review Editor – Frontiers in Applied Mathematics and Statistics, 2012</w:t>
      </w:r>
    </w:p>
    <w:p w14:paraId="390E027A" w14:textId="77777777" w:rsidR="00143273" w:rsidRP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Reviewer for International Journal of Banking, Accounting, and Finance, 2012</w:t>
      </w:r>
    </w:p>
    <w:p w14:paraId="6981CE38" w14:textId="77777777" w:rsidR="00143273" w:rsidRP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Reviewer Singapore Economic Review, 2013</w:t>
      </w:r>
    </w:p>
    <w:p w14:paraId="4BCD75DE" w14:textId="77777777" w:rsidR="007C5BDD" w:rsidRPr="00143273" w:rsidRDefault="007C5BDD" w:rsidP="007C5BDD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Discussant at Annual Financial Management Conference, 2013</w:t>
      </w:r>
    </w:p>
    <w:p w14:paraId="4A3442F8" w14:textId="77777777" w:rsidR="007C5BDD" w:rsidRPr="00143273" w:rsidRDefault="007C5BDD" w:rsidP="007C5BDD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Discussant at Twenty Years after Cadbury, Ten Years after Sarbanes-Oxley: Challenges of Corporate Governance, 2013</w:t>
      </w:r>
    </w:p>
    <w:p w14:paraId="33D13A9F" w14:textId="77777777" w:rsidR="00143273" w:rsidRP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Reviewer Managerial Finance, 2013</w:t>
      </w:r>
    </w:p>
    <w:p w14:paraId="560F4AAF" w14:textId="77777777" w:rsidR="00143273" w:rsidRP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Reviewer for The International Review of Environmental and Resource Economics, 2014</w:t>
      </w:r>
    </w:p>
    <w:p w14:paraId="23B110B0" w14:textId="77777777" w:rsid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Reviewer for Journal of Business Management and Change, 2014</w:t>
      </w:r>
    </w:p>
    <w:p w14:paraId="05DC2216" w14:textId="77777777" w:rsidR="00143273" w:rsidRP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Discussant at Annual Financial Management Conference, 2015</w:t>
      </w:r>
    </w:p>
    <w:p w14:paraId="691457D1" w14:textId="77777777" w:rsidR="00143273" w:rsidRP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Reviewer for Financial Management Association, 2016</w:t>
      </w:r>
    </w:p>
    <w:p w14:paraId="4C79E51C" w14:textId="77777777" w:rsidR="00143273" w:rsidRPr="00143273" w:rsidRDefault="00143273" w:rsidP="00143273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>Discussant at Annual Financial Management Conference, 2016</w:t>
      </w:r>
    </w:p>
    <w:p w14:paraId="453AA0F1" w14:textId="2199FA62" w:rsidR="00771121" w:rsidRDefault="00771121" w:rsidP="00771121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Reviewer for </w:t>
      </w:r>
      <w:r>
        <w:rPr>
          <w:rFonts w:ascii="Times" w:hAnsi="Times"/>
          <w:sz w:val="24"/>
          <w:szCs w:val="24"/>
        </w:rPr>
        <w:t>Economics Letters, 2017</w:t>
      </w:r>
    </w:p>
    <w:p w14:paraId="1C4599C2" w14:textId="5A29E751" w:rsidR="00771121" w:rsidRDefault="00771121" w:rsidP="00771121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Reviewer for </w:t>
      </w:r>
      <w:r>
        <w:rPr>
          <w:rFonts w:ascii="Times" w:hAnsi="Times"/>
          <w:sz w:val="24"/>
          <w:szCs w:val="24"/>
        </w:rPr>
        <w:t>Applied Financial Economics, 2017</w:t>
      </w:r>
    </w:p>
    <w:p w14:paraId="008CAE94" w14:textId="35B6233F" w:rsidR="007C5BDD" w:rsidRDefault="007C5BDD" w:rsidP="007C5BDD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Reviewer for </w:t>
      </w:r>
      <w:r>
        <w:rPr>
          <w:rFonts w:ascii="Times" w:hAnsi="Times"/>
          <w:sz w:val="24"/>
          <w:szCs w:val="24"/>
        </w:rPr>
        <w:t>Asian Accounting Review, 2018</w:t>
      </w:r>
    </w:p>
    <w:p w14:paraId="5C9022A1" w14:textId="6C36062A" w:rsidR="00893DB5" w:rsidRDefault="00893DB5" w:rsidP="00893DB5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Reviewer for </w:t>
      </w:r>
      <w:r>
        <w:rPr>
          <w:rFonts w:ascii="Times" w:hAnsi="Times"/>
          <w:sz w:val="24"/>
          <w:szCs w:val="24"/>
        </w:rPr>
        <w:t>Journal of Economics and Business, 2018</w:t>
      </w:r>
    </w:p>
    <w:p w14:paraId="6F9762AE" w14:textId="04D336AF" w:rsidR="00893DB5" w:rsidRDefault="00893DB5" w:rsidP="00893DB5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Reviewer for </w:t>
      </w:r>
      <w:r>
        <w:rPr>
          <w:rFonts w:ascii="Times" w:hAnsi="Times"/>
          <w:sz w:val="24"/>
          <w:szCs w:val="24"/>
        </w:rPr>
        <w:t>Journal of Financial Stability, 2018</w:t>
      </w:r>
    </w:p>
    <w:p w14:paraId="6EDAD260" w14:textId="3B65AFAC" w:rsidR="00D426BB" w:rsidRPr="00143273" w:rsidRDefault="00D426BB" w:rsidP="00D426BB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Discussant at Annual Financial Management Conference, </w:t>
      </w:r>
      <w:r>
        <w:rPr>
          <w:rFonts w:ascii="Times" w:hAnsi="Times"/>
          <w:sz w:val="24"/>
          <w:szCs w:val="24"/>
        </w:rPr>
        <w:t>2019</w:t>
      </w:r>
    </w:p>
    <w:p w14:paraId="35E57E2A" w14:textId="798A5491" w:rsidR="00D426BB" w:rsidRDefault="00D426BB" w:rsidP="00893DB5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viewer for Applied Finance Conference, 2020</w:t>
      </w:r>
    </w:p>
    <w:p w14:paraId="564D6366" w14:textId="389CA907" w:rsidR="00DE4B54" w:rsidRDefault="00DE4B54" w:rsidP="00DE4B54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 w:rsidRPr="00143273">
        <w:rPr>
          <w:rFonts w:ascii="Times" w:hAnsi="Times"/>
          <w:sz w:val="24"/>
          <w:szCs w:val="24"/>
        </w:rPr>
        <w:t xml:space="preserve">Discussant </w:t>
      </w:r>
      <w:r>
        <w:rPr>
          <w:rFonts w:ascii="Times" w:hAnsi="Times"/>
          <w:sz w:val="24"/>
          <w:szCs w:val="24"/>
        </w:rPr>
        <w:t xml:space="preserve">&amp; Chair </w:t>
      </w:r>
      <w:r w:rsidRPr="00143273">
        <w:rPr>
          <w:rFonts w:ascii="Times" w:hAnsi="Times"/>
          <w:sz w:val="24"/>
          <w:szCs w:val="24"/>
        </w:rPr>
        <w:t xml:space="preserve">at Annual Financial Management Conference, </w:t>
      </w:r>
      <w:r>
        <w:rPr>
          <w:rFonts w:ascii="Times" w:hAnsi="Times"/>
          <w:sz w:val="24"/>
          <w:szCs w:val="24"/>
        </w:rPr>
        <w:t>2020</w:t>
      </w:r>
    </w:p>
    <w:p w14:paraId="2F37A120" w14:textId="2D4F63CC" w:rsidR="001F68FE" w:rsidRDefault="001F68FE" w:rsidP="001F68FE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viewer for Sustainability, 2020</w:t>
      </w:r>
    </w:p>
    <w:p w14:paraId="7787357C" w14:textId="495E46C0" w:rsidR="001F68FE" w:rsidRDefault="001F68FE" w:rsidP="001F68FE">
      <w:pPr>
        <w:pStyle w:val="ListParagraph"/>
        <w:numPr>
          <w:ilvl w:val="0"/>
          <w:numId w:val="15"/>
        </w:numPr>
        <w:spacing w:after="0" w:line="240" w:lineRule="auto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viewer for International Review of Economics and Finance, 2020</w:t>
      </w:r>
    </w:p>
    <w:p w14:paraId="6D0D3859" w14:textId="77777777" w:rsidR="001F68FE" w:rsidRPr="001F68FE" w:rsidRDefault="001F68FE" w:rsidP="001F68FE">
      <w:pPr>
        <w:ind w:left="360"/>
        <w:rPr>
          <w:rFonts w:ascii="Times" w:hAnsi="Times"/>
        </w:rPr>
      </w:pPr>
    </w:p>
    <w:p w14:paraId="4ADB3357" w14:textId="77777777" w:rsidR="00DE4B54" w:rsidRDefault="00DE4B54" w:rsidP="00DE4B54">
      <w:pPr>
        <w:pStyle w:val="ListParagraph"/>
        <w:spacing w:after="0" w:line="240" w:lineRule="auto"/>
        <w:rPr>
          <w:rFonts w:ascii="Times" w:hAnsi="Times"/>
          <w:sz w:val="24"/>
          <w:szCs w:val="24"/>
        </w:rPr>
      </w:pPr>
    </w:p>
    <w:p w14:paraId="5B0B5386" w14:textId="77777777" w:rsidR="00893DB5" w:rsidRDefault="00893DB5" w:rsidP="00893DB5">
      <w:pPr>
        <w:pStyle w:val="ListParagraph"/>
        <w:spacing w:after="0" w:line="240" w:lineRule="auto"/>
        <w:rPr>
          <w:rFonts w:ascii="Times" w:hAnsi="Times"/>
          <w:sz w:val="24"/>
          <w:szCs w:val="24"/>
        </w:rPr>
      </w:pPr>
    </w:p>
    <w:p w14:paraId="149BE293" w14:textId="77777777" w:rsidR="007C5BDD" w:rsidRPr="00771121" w:rsidRDefault="007C5BDD" w:rsidP="00E75DDA">
      <w:pPr>
        <w:pStyle w:val="ListParagraph"/>
        <w:spacing w:after="0" w:line="240" w:lineRule="auto"/>
        <w:rPr>
          <w:rFonts w:ascii="Times" w:hAnsi="Times"/>
          <w:sz w:val="24"/>
          <w:szCs w:val="24"/>
        </w:rPr>
      </w:pPr>
    </w:p>
    <w:p w14:paraId="042F2FEC" w14:textId="77777777" w:rsidR="00A14B04" w:rsidRPr="00A746E5" w:rsidRDefault="00A14B04" w:rsidP="003F7D09">
      <w:pPr>
        <w:rPr>
          <w:rFonts w:ascii="Times" w:hAnsi="Times"/>
        </w:rPr>
      </w:pPr>
    </w:p>
    <w:sectPr w:rsidR="00A14B04" w:rsidRPr="00A746E5" w:rsidSect="00A262C2">
      <w:footerReference w:type="default" r:id="rId8"/>
      <w:pgSz w:w="12240" w:h="15840"/>
      <w:pgMar w:top="1152" w:right="1296" w:bottom="1152" w:left="1296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EC1A648" w14:textId="77777777" w:rsidR="00C1535C" w:rsidRDefault="00C1535C" w:rsidP="00C80E55">
      <w:r>
        <w:separator/>
      </w:r>
    </w:p>
  </w:endnote>
  <w:endnote w:type="continuationSeparator" w:id="0">
    <w:p w14:paraId="0C07BBA6" w14:textId="77777777" w:rsidR="00C1535C" w:rsidRDefault="00C1535C" w:rsidP="00C80E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Lucida Grande">
    <w:altName w:val="﷽﷽﷽﷽﷽﷽﷽﷽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altName w:val="﷽﷽﷽﷽﷽﷽﷽㾀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imes Roman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55385979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FA63C39" w14:textId="163D5C16" w:rsidR="00194B64" w:rsidRDefault="00194B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93DB5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555F5278" w14:textId="77777777" w:rsidR="005F7945" w:rsidRPr="00E5678F" w:rsidRDefault="005F7945">
    <w:pPr>
      <w:pStyle w:val="Footer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A7CA16" w14:textId="77777777" w:rsidR="00C1535C" w:rsidRDefault="00C1535C" w:rsidP="00C80E55">
      <w:r>
        <w:separator/>
      </w:r>
    </w:p>
  </w:footnote>
  <w:footnote w:type="continuationSeparator" w:id="0">
    <w:p w14:paraId="3145751D" w14:textId="77777777" w:rsidR="00C1535C" w:rsidRDefault="00C1535C" w:rsidP="00C80E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AB2108"/>
    <w:multiLevelType w:val="hybridMultilevel"/>
    <w:tmpl w:val="F0A46C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664091"/>
    <w:multiLevelType w:val="hybridMultilevel"/>
    <w:tmpl w:val="5FCEE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1A1DDE"/>
    <w:multiLevelType w:val="hybridMultilevel"/>
    <w:tmpl w:val="F3DCDD7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CFC345E"/>
    <w:multiLevelType w:val="hybridMultilevel"/>
    <w:tmpl w:val="954ABB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20504D"/>
    <w:multiLevelType w:val="hybridMultilevel"/>
    <w:tmpl w:val="D63EBB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6AF3451"/>
    <w:multiLevelType w:val="hybridMultilevel"/>
    <w:tmpl w:val="73DAED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888113A"/>
    <w:multiLevelType w:val="hybridMultilevel"/>
    <w:tmpl w:val="2FDC89C0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7" w15:restartNumberingAfterBreak="0">
    <w:nsid w:val="2F127ADF"/>
    <w:multiLevelType w:val="hybridMultilevel"/>
    <w:tmpl w:val="069265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5720D8B"/>
    <w:multiLevelType w:val="hybridMultilevel"/>
    <w:tmpl w:val="826496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907121A"/>
    <w:multiLevelType w:val="hybridMultilevel"/>
    <w:tmpl w:val="5268E63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FEE4A83"/>
    <w:multiLevelType w:val="hybridMultilevel"/>
    <w:tmpl w:val="8ED86AFE"/>
    <w:lvl w:ilvl="0" w:tplc="04090001">
      <w:start w:val="1"/>
      <w:numFmt w:val="bullet"/>
      <w:lvlText w:val=""/>
      <w:lvlJc w:val="left"/>
      <w:pPr>
        <w:ind w:left="76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8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11" w15:restartNumberingAfterBreak="0">
    <w:nsid w:val="419F230F"/>
    <w:multiLevelType w:val="hybridMultilevel"/>
    <w:tmpl w:val="7D9C2A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C1338FF"/>
    <w:multiLevelType w:val="hybridMultilevel"/>
    <w:tmpl w:val="03AE76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1015F2D"/>
    <w:multiLevelType w:val="hybridMultilevel"/>
    <w:tmpl w:val="FE7C634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2165470"/>
    <w:multiLevelType w:val="hybridMultilevel"/>
    <w:tmpl w:val="C644D0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0CC39C2"/>
    <w:multiLevelType w:val="hybridMultilevel"/>
    <w:tmpl w:val="870EB9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2FB7B1F"/>
    <w:multiLevelType w:val="hybridMultilevel"/>
    <w:tmpl w:val="559EE6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635520F"/>
    <w:multiLevelType w:val="hybridMultilevel"/>
    <w:tmpl w:val="78F0FB72"/>
    <w:lvl w:ilvl="0" w:tplc="F9027468">
      <w:start w:val="1"/>
      <w:numFmt w:val="decimal"/>
      <w:lvlText w:val="%1."/>
      <w:lvlJc w:val="left"/>
      <w:pPr>
        <w:ind w:left="68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7560" w:hanging="360"/>
      </w:pPr>
    </w:lvl>
    <w:lvl w:ilvl="2" w:tplc="0409001B" w:tentative="1">
      <w:start w:val="1"/>
      <w:numFmt w:val="lowerRoman"/>
      <w:lvlText w:val="%3."/>
      <w:lvlJc w:val="right"/>
      <w:pPr>
        <w:ind w:left="8280" w:hanging="180"/>
      </w:pPr>
    </w:lvl>
    <w:lvl w:ilvl="3" w:tplc="0409000F" w:tentative="1">
      <w:start w:val="1"/>
      <w:numFmt w:val="decimal"/>
      <w:lvlText w:val="%4."/>
      <w:lvlJc w:val="left"/>
      <w:pPr>
        <w:ind w:left="9000" w:hanging="360"/>
      </w:pPr>
    </w:lvl>
    <w:lvl w:ilvl="4" w:tplc="04090019" w:tentative="1">
      <w:start w:val="1"/>
      <w:numFmt w:val="lowerLetter"/>
      <w:lvlText w:val="%5."/>
      <w:lvlJc w:val="left"/>
      <w:pPr>
        <w:ind w:left="9720" w:hanging="360"/>
      </w:pPr>
    </w:lvl>
    <w:lvl w:ilvl="5" w:tplc="0409001B" w:tentative="1">
      <w:start w:val="1"/>
      <w:numFmt w:val="lowerRoman"/>
      <w:lvlText w:val="%6."/>
      <w:lvlJc w:val="right"/>
      <w:pPr>
        <w:ind w:left="10440" w:hanging="180"/>
      </w:pPr>
    </w:lvl>
    <w:lvl w:ilvl="6" w:tplc="0409000F" w:tentative="1">
      <w:start w:val="1"/>
      <w:numFmt w:val="decimal"/>
      <w:lvlText w:val="%7."/>
      <w:lvlJc w:val="left"/>
      <w:pPr>
        <w:ind w:left="11160" w:hanging="360"/>
      </w:pPr>
    </w:lvl>
    <w:lvl w:ilvl="7" w:tplc="04090019" w:tentative="1">
      <w:start w:val="1"/>
      <w:numFmt w:val="lowerLetter"/>
      <w:lvlText w:val="%8."/>
      <w:lvlJc w:val="left"/>
      <w:pPr>
        <w:ind w:left="11880" w:hanging="360"/>
      </w:pPr>
    </w:lvl>
    <w:lvl w:ilvl="8" w:tplc="0409001B" w:tentative="1">
      <w:start w:val="1"/>
      <w:numFmt w:val="lowerRoman"/>
      <w:lvlText w:val="%9."/>
      <w:lvlJc w:val="right"/>
      <w:pPr>
        <w:ind w:left="12600" w:hanging="180"/>
      </w:pPr>
    </w:lvl>
  </w:abstractNum>
  <w:abstractNum w:abstractNumId="18" w15:restartNumberingAfterBreak="0">
    <w:nsid w:val="74047CFC"/>
    <w:multiLevelType w:val="hybridMultilevel"/>
    <w:tmpl w:val="3B548DD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7C6C21A4"/>
    <w:multiLevelType w:val="hybridMultilevel"/>
    <w:tmpl w:val="1D92BAD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E60043F"/>
    <w:multiLevelType w:val="hybridMultilevel"/>
    <w:tmpl w:val="2E0625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"/>
  </w:num>
  <w:num w:numId="3">
    <w:abstractNumId w:val="8"/>
  </w:num>
  <w:num w:numId="4">
    <w:abstractNumId w:val="6"/>
  </w:num>
  <w:num w:numId="5">
    <w:abstractNumId w:val="5"/>
  </w:num>
  <w:num w:numId="6">
    <w:abstractNumId w:val="9"/>
  </w:num>
  <w:num w:numId="7">
    <w:abstractNumId w:val="14"/>
  </w:num>
  <w:num w:numId="8">
    <w:abstractNumId w:val="2"/>
  </w:num>
  <w:num w:numId="9">
    <w:abstractNumId w:val="3"/>
  </w:num>
  <w:num w:numId="10">
    <w:abstractNumId w:val="11"/>
  </w:num>
  <w:num w:numId="11">
    <w:abstractNumId w:val="12"/>
  </w:num>
  <w:num w:numId="12">
    <w:abstractNumId w:val="17"/>
  </w:num>
  <w:num w:numId="13">
    <w:abstractNumId w:val="10"/>
  </w:num>
  <w:num w:numId="14">
    <w:abstractNumId w:val="4"/>
  </w:num>
  <w:num w:numId="15">
    <w:abstractNumId w:val="0"/>
  </w:num>
  <w:num w:numId="16">
    <w:abstractNumId w:val="15"/>
  </w:num>
  <w:num w:numId="17">
    <w:abstractNumId w:val="13"/>
  </w:num>
  <w:num w:numId="18">
    <w:abstractNumId w:val="20"/>
  </w:num>
  <w:num w:numId="19">
    <w:abstractNumId w:val="7"/>
  </w:num>
  <w:num w:numId="20">
    <w:abstractNumId w:val="19"/>
  </w:num>
  <w:num w:numId="2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93D5B"/>
    <w:rsid w:val="00003D26"/>
    <w:rsid w:val="0000450C"/>
    <w:rsid w:val="00004CB3"/>
    <w:rsid w:val="00006189"/>
    <w:rsid w:val="00022ECD"/>
    <w:rsid w:val="000355DE"/>
    <w:rsid w:val="00036C79"/>
    <w:rsid w:val="00041456"/>
    <w:rsid w:val="0004252B"/>
    <w:rsid w:val="0004495E"/>
    <w:rsid w:val="00047460"/>
    <w:rsid w:val="00055732"/>
    <w:rsid w:val="00061D2D"/>
    <w:rsid w:val="00064E4B"/>
    <w:rsid w:val="00067D01"/>
    <w:rsid w:val="000717CD"/>
    <w:rsid w:val="000853ED"/>
    <w:rsid w:val="00091C37"/>
    <w:rsid w:val="0009635E"/>
    <w:rsid w:val="000A03AD"/>
    <w:rsid w:val="000A1757"/>
    <w:rsid w:val="000A4299"/>
    <w:rsid w:val="000A5F94"/>
    <w:rsid w:val="000B3551"/>
    <w:rsid w:val="000B47C3"/>
    <w:rsid w:val="000D271C"/>
    <w:rsid w:val="000D3230"/>
    <w:rsid w:val="000D5B79"/>
    <w:rsid w:val="000D765E"/>
    <w:rsid w:val="000E16AA"/>
    <w:rsid w:val="000E31E1"/>
    <w:rsid w:val="000E38D2"/>
    <w:rsid w:val="000E4227"/>
    <w:rsid w:val="000E7B53"/>
    <w:rsid w:val="000F0018"/>
    <w:rsid w:val="000F2B81"/>
    <w:rsid w:val="000F6E74"/>
    <w:rsid w:val="00101AE4"/>
    <w:rsid w:val="00131036"/>
    <w:rsid w:val="00133542"/>
    <w:rsid w:val="0013397B"/>
    <w:rsid w:val="00134FDA"/>
    <w:rsid w:val="00135A4A"/>
    <w:rsid w:val="0014056E"/>
    <w:rsid w:val="0014086B"/>
    <w:rsid w:val="001415D8"/>
    <w:rsid w:val="00143273"/>
    <w:rsid w:val="001446DB"/>
    <w:rsid w:val="00152713"/>
    <w:rsid w:val="00155F40"/>
    <w:rsid w:val="00160B02"/>
    <w:rsid w:val="00163B3D"/>
    <w:rsid w:val="00166C89"/>
    <w:rsid w:val="00167A6E"/>
    <w:rsid w:val="00172D91"/>
    <w:rsid w:val="00176972"/>
    <w:rsid w:val="00182A7F"/>
    <w:rsid w:val="00184C60"/>
    <w:rsid w:val="001919AD"/>
    <w:rsid w:val="00191CF7"/>
    <w:rsid w:val="00194B64"/>
    <w:rsid w:val="00195503"/>
    <w:rsid w:val="001967AA"/>
    <w:rsid w:val="001A1BFD"/>
    <w:rsid w:val="001A2880"/>
    <w:rsid w:val="001A6735"/>
    <w:rsid w:val="001B1708"/>
    <w:rsid w:val="001B3406"/>
    <w:rsid w:val="001B5CBB"/>
    <w:rsid w:val="001B7910"/>
    <w:rsid w:val="001C28CC"/>
    <w:rsid w:val="001C28F5"/>
    <w:rsid w:val="001C6B25"/>
    <w:rsid w:val="001D0A73"/>
    <w:rsid w:val="001E15B4"/>
    <w:rsid w:val="001E361C"/>
    <w:rsid w:val="001E4DDD"/>
    <w:rsid w:val="001E78BE"/>
    <w:rsid w:val="001F32D7"/>
    <w:rsid w:val="001F4182"/>
    <w:rsid w:val="001F4557"/>
    <w:rsid w:val="001F68FE"/>
    <w:rsid w:val="00201A16"/>
    <w:rsid w:val="00203134"/>
    <w:rsid w:val="00206631"/>
    <w:rsid w:val="002067BE"/>
    <w:rsid w:val="00214EDB"/>
    <w:rsid w:val="0021556D"/>
    <w:rsid w:val="00235030"/>
    <w:rsid w:val="00235045"/>
    <w:rsid w:val="0023525F"/>
    <w:rsid w:val="002425EE"/>
    <w:rsid w:val="00246504"/>
    <w:rsid w:val="00257EAF"/>
    <w:rsid w:val="00265D8C"/>
    <w:rsid w:val="00275C1E"/>
    <w:rsid w:val="00280F72"/>
    <w:rsid w:val="00281815"/>
    <w:rsid w:val="0028460E"/>
    <w:rsid w:val="002964A7"/>
    <w:rsid w:val="00296A0D"/>
    <w:rsid w:val="00297662"/>
    <w:rsid w:val="002A01A6"/>
    <w:rsid w:val="002A3065"/>
    <w:rsid w:val="002A3AAC"/>
    <w:rsid w:val="002A4FBF"/>
    <w:rsid w:val="002A59E3"/>
    <w:rsid w:val="002A6C20"/>
    <w:rsid w:val="002B1123"/>
    <w:rsid w:val="002B5706"/>
    <w:rsid w:val="002B6375"/>
    <w:rsid w:val="002C3B93"/>
    <w:rsid w:val="002C417B"/>
    <w:rsid w:val="002C4972"/>
    <w:rsid w:val="002D1D24"/>
    <w:rsid w:val="002D755F"/>
    <w:rsid w:val="002E35FE"/>
    <w:rsid w:val="002E69FA"/>
    <w:rsid w:val="002F151C"/>
    <w:rsid w:val="002F4BCA"/>
    <w:rsid w:val="00306E93"/>
    <w:rsid w:val="00310DE7"/>
    <w:rsid w:val="00313B34"/>
    <w:rsid w:val="00314C27"/>
    <w:rsid w:val="00317F13"/>
    <w:rsid w:val="00322501"/>
    <w:rsid w:val="003227B4"/>
    <w:rsid w:val="003249E8"/>
    <w:rsid w:val="00330424"/>
    <w:rsid w:val="00331FCE"/>
    <w:rsid w:val="0033466E"/>
    <w:rsid w:val="00342635"/>
    <w:rsid w:val="0034345D"/>
    <w:rsid w:val="00343CE8"/>
    <w:rsid w:val="00347732"/>
    <w:rsid w:val="00350BA0"/>
    <w:rsid w:val="00351312"/>
    <w:rsid w:val="00361FFA"/>
    <w:rsid w:val="003636F0"/>
    <w:rsid w:val="00363C03"/>
    <w:rsid w:val="003677FB"/>
    <w:rsid w:val="00374FFC"/>
    <w:rsid w:val="0038184D"/>
    <w:rsid w:val="00383048"/>
    <w:rsid w:val="00393790"/>
    <w:rsid w:val="00397DC8"/>
    <w:rsid w:val="003A2184"/>
    <w:rsid w:val="003A244A"/>
    <w:rsid w:val="003B41AD"/>
    <w:rsid w:val="003B57E8"/>
    <w:rsid w:val="003C2676"/>
    <w:rsid w:val="003C26CA"/>
    <w:rsid w:val="003D32C7"/>
    <w:rsid w:val="003E2FEF"/>
    <w:rsid w:val="003E4437"/>
    <w:rsid w:val="003E6854"/>
    <w:rsid w:val="003F16C7"/>
    <w:rsid w:val="003F7D09"/>
    <w:rsid w:val="00402641"/>
    <w:rsid w:val="00404DB4"/>
    <w:rsid w:val="004053C6"/>
    <w:rsid w:val="00406AF2"/>
    <w:rsid w:val="00411835"/>
    <w:rsid w:val="00411BD0"/>
    <w:rsid w:val="00415E4B"/>
    <w:rsid w:val="004213ED"/>
    <w:rsid w:val="004245F0"/>
    <w:rsid w:val="00426953"/>
    <w:rsid w:val="00431A0D"/>
    <w:rsid w:val="00433184"/>
    <w:rsid w:val="00437A99"/>
    <w:rsid w:val="004438FD"/>
    <w:rsid w:val="00447108"/>
    <w:rsid w:val="00450B8B"/>
    <w:rsid w:val="0045393B"/>
    <w:rsid w:val="004565EF"/>
    <w:rsid w:val="004609EB"/>
    <w:rsid w:val="00461170"/>
    <w:rsid w:val="00461C81"/>
    <w:rsid w:val="00475D53"/>
    <w:rsid w:val="004821DD"/>
    <w:rsid w:val="00486C86"/>
    <w:rsid w:val="00492282"/>
    <w:rsid w:val="00492F40"/>
    <w:rsid w:val="004A152A"/>
    <w:rsid w:val="004A1827"/>
    <w:rsid w:val="004A2AAC"/>
    <w:rsid w:val="004A4115"/>
    <w:rsid w:val="004B2269"/>
    <w:rsid w:val="004B2C40"/>
    <w:rsid w:val="004D0CD3"/>
    <w:rsid w:val="004D5C73"/>
    <w:rsid w:val="004E4959"/>
    <w:rsid w:val="004F4664"/>
    <w:rsid w:val="004F46F0"/>
    <w:rsid w:val="004F6A69"/>
    <w:rsid w:val="00503FF7"/>
    <w:rsid w:val="00504C61"/>
    <w:rsid w:val="00506129"/>
    <w:rsid w:val="005063E9"/>
    <w:rsid w:val="005133E5"/>
    <w:rsid w:val="00514A61"/>
    <w:rsid w:val="005204D4"/>
    <w:rsid w:val="005378B8"/>
    <w:rsid w:val="0055505C"/>
    <w:rsid w:val="00557DB8"/>
    <w:rsid w:val="00560E88"/>
    <w:rsid w:val="00571C71"/>
    <w:rsid w:val="00574428"/>
    <w:rsid w:val="00593373"/>
    <w:rsid w:val="00594924"/>
    <w:rsid w:val="005A2E48"/>
    <w:rsid w:val="005A6589"/>
    <w:rsid w:val="005A68FC"/>
    <w:rsid w:val="005A762F"/>
    <w:rsid w:val="005B34CD"/>
    <w:rsid w:val="005B3F4E"/>
    <w:rsid w:val="005B4D9D"/>
    <w:rsid w:val="005B59E2"/>
    <w:rsid w:val="005D3B72"/>
    <w:rsid w:val="005D663E"/>
    <w:rsid w:val="005D6731"/>
    <w:rsid w:val="005F3ED0"/>
    <w:rsid w:val="005F41E3"/>
    <w:rsid w:val="005F7945"/>
    <w:rsid w:val="005F7EC4"/>
    <w:rsid w:val="006013A7"/>
    <w:rsid w:val="00602B6E"/>
    <w:rsid w:val="00604DA0"/>
    <w:rsid w:val="00606DC2"/>
    <w:rsid w:val="00610168"/>
    <w:rsid w:val="00613A46"/>
    <w:rsid w:val="00616FF2"/>
    <w:rsid w:val="006203DE"/>
    <w:rsid w:val="00622741"/>
    <w:rsid w:val="00627144"/>
    <w:rsid w:val="00633DF0"/>
    <w:rsid w:val="00635BAD"/>
    <w:rsid w:val="00660A70"/>
    <w:rsid w:val="0066494F"/>
    <w:rsid w:val="00665C0C"/>
    <w:rsid w:val="00670D18"/>
    <w:rsid w:val="00671CB2"/>
    <w:rsid w:val="0067323C"/>
    <w:rsid w:val="00674FBD"/>
    <w:rsid w:val="00674FF5"/>
    <w:rsid w:val="00675081"/>
    <w:rsid w:val="0067540F"/>
    <w:rsid w:val="006802BE"/>
    <w:rsid w:val="00681BE4"/>
    <w:rsid w:val="006824D7"/>
    <w:rsid w:val="00684E54"/>
    <w:rsid w:val="00693C5D"/>
    <w:rsid w:val="006944A4"/>
    <w:rsid w:val="00694515"/>
    <w:rsid w:val="00696D4A"/>
    <w:rsid w:val="00696EAD"/>
    <w:rsid w:val="006B390A"/>
    <w:rsid w:val="006B5311"/>
    <w:rsid w:val="006C028E"/>
    <w:rsid w:val="006C19E6"/>
    <w:rsid w:val="006C1B6C"/>
    <w:rsid w:val="006C1C53"/>
    <w:rsid w:val="006C338E"/>
    <w:rsid w:val="006C7CBE"/>
    <w:rsid w:val="006D0459"/>
    <w:rsid w:val="006F30A6"/>
    <w:rsid w:val="00700B25"/>
    <w:rsid w:val="00700C3A"/>
    <w:rsid w:val="00700C68"/>
    <w:rsid w:val="007051CE"/>
    <w:rsid w:val="00711B5B"/>
    <w:rsid w:val="007128E9"/>
    <w:rsid w:val="00712CC0"/>
    <w:rsid w:val="00715865"/>
    <w:rsid w:val="00717E2F"/>
    <w:rsid w:val="00721F0F"/>
    <w:rsid w:val="00723350"/>
    <w:rsid w:val="00730A7F"/>
    <w:rsid w:val="00731BB7"/>
    <w:rsid w:val="00735CCE"/>
    <w:rsid w:val="00743923"/>
    <w:rsid w:val="007439C5"/>
    <w:rsid w:val="00745676"/>
    <w:rsid w:val="00767093"/>
    <w:rsid w:val="00767862"/>
    <w:rsid w:val="00771121"/>
    <w:rsid w:val="007724F9"/>
    <w:rsid w:val="00775BE0"/>
    <w:rsid w:val="0077641F"/>
    <w:rsid w:val="00776C75"/>
    <w:rsid w:val="00785FAE"/>
    <w:rsid w:val="007931BF"/>
    <w:rsid w:val="007947D6"/>
    <w:rsid w:val="007A05C2"/>
    <w:rsid w:val="007A18F1"/>
    <w:rsid w:val="007A6CBB"/>
    <w:rsid w:val="007B0BA5"/>
    <w:rsid w:val="007B255E"/>
    <w:rsid w:val="007C27E7"/>
    <w:rsid w:val="007C5049"/>
    <w:rsid w:val="007C5967"/>
    <w:rsid w:val="007C5BDD"/>
    <w:rsid w:val="007D4CC8"/>
    <w:rsid w:val="007D561A"/>
    <w:rsid w:val="007E1103"/>
    <w:rsid w:val="007E34C8"/>
    <w:rsid w:val="007E5B45"/>
    <w:rsid w:val="007F0AE3"/>
    <w:rsid w:val="00811093"/>
    <w:rsid w:val="00814307"/>
    <w:rsid w:val="00820D12"/>
    <w:rsid w:val="00821CDA"/>
    <w:rsid w:val="00823BDD"/>
    <w:rsid w:val="00834E0C"/>
    <w:rsid w:val="00843FE3"/>
    <w:rsid w:val="008451F6"/>
    <w:rsid w:val="008554F3"/>
    <w:rsid w:val="00855AA2"/>
    <w:rsid w:val="00861AD9"/>
    <w:rsid w:val="008745F1"/>
    <w:rsid w:val="00880FD0"/>
    <w:rsid w:val="0088153F"/>
    <w:rsid w:val="00884196"/>
    <w:rsid w:val="00886189"/>
    <w:rsid w:val="00893DB5"/>
    <w:rsid w:val="0089540C"/>
    <w:rsid w:val="008975E8"/>
    <w:rsid w:val="008A15D7"/>
    <w:rsid w:val="008A378A"/>
    <w:rsid w:val="008A38F8"/>
    <w:rsid w:val="008A6E08"/>
    <w:rsid w:val="008B1E67"/>
    <w:rsid w:val="008B285F"/>
    <w:rsid w:val="008B4C30"/>
    <w:rsid w:val="008C392A"/>
    <w:rsid w:val="008D6BF8"/>
    <w:rsid w:val="008E34F4"/>
    <w:rsid w:val="008E6B24"/>
    <w:rsid w:val="008F0614"/>
    <w:rsid w:val="00900E19"/>
    <w:rsid w:val="0090373C"/>
    <w:rsid w:val="00917494"/>
    <w:rsid w:val="009203D3"/>
    <w:rsid w:val="0092148D"/>
    <w:rsid w:val="009216EF"/>
    <w:rsid w:val="009263B6"/>
    <w:rsid w:val="0093629C"/>
    <w:rsid w:val="009433E3"/>
    <w:rsid w:val="00944460"/>
    <w:rsid w:val="00944AB2"/>
    <w:rsid w:val="0095380C"/>
    <w:rsid w:val="00954532"/>
    <w:rsid w:val="00960607"/>
    <w:rsid w:val="0096218E"/>
    <w:rsid w:val="00974F9E"/>
    <w:rsid w:val="0098118B"/>
    <w:rsid w:val="00982997"/>
    <w:rsid w:val="009851CF"/>
    <w:rsid w:val="00991F5C"/>
    <w:rsid w:val="00993D5B"/>
    <w:rsid w:val="009A2140"/>
    <w:rsid w:val="009A3B9D"/>
    <w:rsid w:val="009B1344"/>
    <w:rsid w:val="009B3401"/>
    <w:rsid w:val="009B6A61"/>
    <w:rsid w:val="009B7E58"/>
    <w:rsid w:val="009C1FB6"/>
    <w:rsid w:val="009C6B25"/>
    <w:rsid w:val="009D4AF6"/>
    <w:rsid w:val="009E318D"/>
    <w:rsid w:val="009E38D9"/>
    <w:rsid w:val="009E7AD2"/>
    <w:rsid w:val="009F12D3"/>
    <w:rsid w:val="009F6141"/>
    <w:rsid w:val="00A118B4"/>
    <w:rsid w:val="00A14B04"/>
    <w:rsid w:val="00A262C2"/>
    <w:rsid w:val="00A31F8A"/>
    <w:rsid w:val="00A46760"/>
    <w:rsid w:val="00A473BE"/>
    <w:rsid w:val="00A4769E"/>
    <w:rsid w:val="00A55D8E"/>
    <w:rsid w:val="00A56E99"/>
    <w:rsid w:val="00A6218B"/>
    <w:rsid w:val="00A63454"/>
    <w:rsid w:val="00A73292"/>
    <w:rsid w:val="00A746E5"/>
    <w:rsid w:val="00A75600"/>
    <w:rsid w:val="00A80779"/>
    <w:rsid w:val="00A85BB9"/>
    <w:rsid w:val="00A92904"/>
    <w:rsid w:val="00A95857"/>
    <w:rsid w:val="00A95B3F"/>
    <w:rsid w:val="00AA60F3"/>
    <w:rsid w:val="00AB34DF"/>
    <w:rsid w:val="00AB39E9"/>
    <w:rsid w:val="00AB5905"/>
    <w:rsid w:val="00AD0E71"/>
    <w:rsid w:val="00AE10A2"/>
    <w:rsid w:val="00AE3C65"/>
    <w:rsid w:val="00AE7531"/>
    <w:rsid w:val="00AF62F7"/>
    <w:rsid w:val="00B01D9C"/>
    <w:rsid w:val="00B021D0"/>
    <w:rsid w:val="00B078DA"/>
    <w:rsid w:val="00B16250"/>
    <w:rsid w:val="00B3009D"/>
    <w:rsid w:val="00B324EC"/>
    <w:rsid w:val="00B33B8C"/>
    <w:rsid w:val="00B41E94"/>
    <w:rsid w:val="00B43BA0"/>
    <w:rsid w:val="00B4705E"/>
    <w:rsid w:val="00B50B9B"/>
    <w:rsid w:val="00B5111F"/>
    <w:rsid w:val="00B51BCB"/>
    <w:rsid w:val="00B53EFA"/>
    <w:rsid w:val="00B60AFA"/>
    <w:rsid w:val="00B66AC5"/>
    <w:rsid w:val="00B7387A"/>
    <w:rsid w:val="00B75485"/>
    <w:rsid w:val="00B83BD5"/>
    <w:rsid w:val="00B8676A"/>
    <w:rsid w:val="00B93152"/>
    <w:rsid w:val="00B93476"/>
    <w:rsid w:val="00B93646"/>
    <w:rsid w:val="00B95D82"/>
    <w:rsid w:val="00B97D16"/>
    <w:rsid w:val="00BA0833"/>
    <w:rsid w:val="00BA0890"/>
    <w:rsid w:val="00BA6DED"/>
    <w:rsid w:val="00BB467C"/>
    <w:rsid w:val="00BC1D77"/>
    <w:rsid w:val="00BE2EED"/>
    <w:rsid w:val="00BE6C98"/>
    <w:rsid w:val="00BE7AEE"/>
    <w:rsid w:val="00BF3E3C"/>
    <w:rsid w:val="00BF7F2C"/>
    <w:rsid w:val="00C0383E"/>
    <w:rsid w:val="00C05E7A"/>
    <w:rsid w:val="00C07084"/>
    <w:rsid w:val="00C1535C"/>
    <w:rsid w:val="00C160B5"/>
    <w:rsid w:val="00C2020E"/>
    <w:rsid w:val="00C216D9"/>
    <w:rsid w:val="00C327E9"/>
    <w:rsid w:val="00C342E6"/>
    <w:rsid w:val="00C42D2C"/>
    <w:rsid w:val="00C46CEF"/>
    <w:rsid w:val="00C52EFD"/>
    <w:rsid w:val="00C52F4A"/>
    <w:rsid w:val="00C56661"/>
    <w:rsid w:val="00C61C24"/>
    <w:rsid w:val="00C740E3"/>
    <w:rsid w:val="00C76807"/>
    <w:rsid w:val="00C80E55"/>
    <w:rsid w:val="00C86573"/>
    <w:rsid w:val="00C93805"/>
    <w:rsid w:val="00C953C5"/>
    <w:rsid w:val="00CA04BC"/>
    <w:rsid w:val="00CB1252"/>
    <w:rsid w:val="00CB70FC"/>
    <w:rsid w:val="00CC0B64"/>
    <w:rsid w:val="00CC3755"/>
    <w:rsid w:val="00CD0166"/>
    <w:rsid w:val="00CD13A4"/>
    <w:rsid w:val="00CE07E4"/>
    <w:rsid w:val="00CE6B71"/>
    <w:rsid w:val="00CF19D2"/>
    <w:rsid w:val="00CF7DED"/>
    <w:rsid w:val="00D02B3C"/>
    <w:rsid w:val="00D04293"/>
    <w:rsid w:val="00D0524C"/>
    <w:rsid w:val="00D07545"/>
    <w:rsid w:val="00D14AAC"/>
    <w:rsid w:val="00D14C55"/>
    <w:rsid w:val="00D20022"/>
    <w:rsid w:val="00D30BEC"/>
    <w:rsid w:val="00D33DEB"/>
    <w:rsid w:val="00D3628F"/>
    <w:rsid w:val="00D41C77"/>
    <w:rsid w:val="00D426BB"/>
    <w:rsid w:val="00D50C12"/>
    <w:rsid w:val="00D54FEB"/>
    <w:rsid w:val="00D55607"/>
    <w:rsid w:val="00D57237"/>
    <w:rsid w:val="00D63A11"/>
    <w:rsid w:val="00D67275"/>
    <w:rsid w:val="00D717B1"/>
    <w:rsid w:val="00D87488"/>
    <w:rsid w:val="00D93D75"/>
    <w:rsid w:val="00D962B0"/>
    <w:rsid w:val="00D965F2"/>
    <w:rsid w:val="00D97EFB"/>
    <w:rsid w:val="00DA04A7"/>
    <w:rsid w:val="00DA522B"/>
    <w:rsid w:val="00DA6D3F"/>
    <w:rsid w:val="00DA6FC3"/>
    <w:rsid w:val="00DB1018"/>
    <w:rsid w:val="00DB1BFB"/>
    <w:rsid w:val="00DB6FD4"/>
    <w:rsid w:val="00DC121F"/>
    <w:rsid w:val="00DC1BA0"/>
    <w:rsid w:val="00DC596D"/>
    <w:rsid w:val="00DD3A2A"/>
    <w:rsid w:val="00DE4B54"/>
    <w:rsid w:val="00DE7BE8"/>
    <w:rsid w:val="00DF4C66"/>
    <w:rsid w:val="00E02C16"/>
    <w:rsid w:val="00E06E7F"/>
    <w:rsid w:val="00E1060A"/>
    <w:rsid w:val="00E10F7D"/>
    <w:rsid w:val="00E11D8A"/>
    <w:rsid w:val="00E20CA0"/>
    <w:rsid w:val="00E233C4"/>
    <w:rsid w:val="00E2541A"/>
    <w:rsid w:val="00E27F69"/>
    <w:rsid w:val="00E30BF1"/>
    <w:rsid w:val="00E32826"/>
    <w:rsid w:val="00E34382"/>
    <w:rsid w:val="00E34C2D"/>
    <w:rsid w:val="00E35829"/>
    <w:rsid w:val="00E5678F"/>
    <w:rsid w:val="00E61C67"/>
    <w:rsid w:val="00E673CC"/>
    <w:rsid w:val="00E733FA"/>
    <w:rsid w:val="00E73A60"/>
    <w:rsid w:val="00E75DDA"/>
    <w:rsid w:val="00E81E56"/>
    <w:rsid w:val="00E87471"/>
    <w:rsid w:val="00E92032"/>
    <w:rsid w:val="00EA2A5D"/>
    <w:rsid w:val="00EA3625"/>
    <w:rsid w:val="00EA55EB"/>
    <w:rsid w:val="00EA7F4C"/>
    <w:rsid w:val="00EB35D1"/>
    <w:rsid w:val="00EB5A17"/>
    <w:rsid w:val="00EB7DCA"/>
    <w:rsid w:val="00EC6D51"/>
    <w:rsid w:val="00ED04F1"/>
    <w:rsid w:val="00ED2C8F"/>
    <w:rsid w:val="00ED6FCA"/>
    <w:rsid w:val="00ED7193"/>
    <w:rsid w:val="00EE09B8"/>
    <w:rsid w:val="00EE3349"/>
    <w:rsid w:val="00EF0CAA"/>
    <w:rsid w:val="00F017C6"/>
    <w:rsid w:val="00F01D67"/>
    <w:rsid w:val="00F02A9E"/>
    <w:rsid w:val="00F10EC4"/>
    <w:rsid w:val="00F20C7C"/>
    <w:rsid w:val="00F23AEF"/>
    <w:rsid w:val="00F23B86"/>
    <w:rsid w:val="00F2756C"/>
    <w:rsid w:val="00F332D6"/>
    <w:rsid w:val="00F3765A"/>
    <w:rsid w:val="00F40081"/>
    <w:rsid w:val="00F443FE"/>
    <w:rsid w:val="00F4642F"/>
    <w:rsid w:val="00F46ECF"/>
    <w:rsid w:val="00F5270D"/>
    <w:rsid w:val="00F5669E"/>
    <w:rsid w:val="00F57AD4"/>
    <w:rsid w:val="00F72130"/>
    <w:rsid w:val="00F75D8C"/>
    <w:rsid w:val="00F760F6"/>
    <w:rsid w:val="00F82D1A"/>
    <w:rsid w:val="00F86DF2"/>
    <w:rsid w:val="00F932BE"/>
    <w:rsid w:val="00F94465"/>
    <w:rsid w:val="00F96989"/>
    <w:rsid w:val="00F97CCD"/>
    <w:rsid w:val="00FA4C96"/>
    <w:rsid w:val="00FA51AB"/>
    <w:rsid w:val="00FA7AF2"/>
    <w:rsid w:val="00FA7CF4"/>
    <w:rsid w:val="00FC1C05"/>
    <w:rsid w:val="00FD1C1A"/>
    <w:rsid w:val="00FE05C4"/>
    <w:rsid w:val="00FE750A"/>
    <w:rsid w:val="00FF67B9"/>
    <w:rsid w:val="00FF7A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0185E8E"/>
  <w15:docId w15:val="{C636DAD7-95E4-AB4E-8F5A-71AD61FAD2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heading 6" w:semiHidden="1" w:unhideWhenUsed="1"/>
    <w:lsdException w:name="index 1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96989"/>
    <w:rPr>
      <w:rFonts w:ascii="Times New Roman" w:eastAsia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03ED5"/>
    <w:pPr>
      <w:spacing w:after="200" w:line="276" w:lineRule="auto"/>
    </w:pPr>
    <w:rPr>
      <w:rFonts w:ascii="Lucida Grande" w:eastAsia="Calibri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3ED5"/>
    <w:rPr>
      <w:rFonts w:ascii="Lucida Grande" w:hAnsi="Lucida Grande"/>
      <w:sz w:val="18"/>
      <w:szCs w:val="18"/>
    </w:rPr>
  </w:style>
  <w:style w:type="paragraph" w:customStyle="1" w:styleId="Default">
    <w:name w:val="Default"/>
    <w:rsid w:val="00993D5B"/>
    <w:pPr>
      <w:autoSpaceDE w:val="0"/>
      <w:autoSpaceDN w:val="0"/>
      <w:adjustRightInd w:val="0"/>
    </w:pPr>
    <w:rPr>
      <w:rFonts w:ascii="Times New Roman" w:hAnsi="Times New Roman"/>
      <w:color w:val="000000"/>
    </w:rPr>
  </w:style>
  <w:style w:type="character" w:styleId="Hyperlink">
    <w:name w:val="Hyperlink"/>
    <w:basedOn w:val="DefaultParagraphFont"/>
    <w:uiPriority w:val="99"/>
    <w:unhideWhenUsed/>
    <w:rsid w:val="00B53EFA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C80E55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C80E55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C80E55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C80E55"/>
    <w:rPr>
      <w:sz w:val="22"/>
      <w:szCs w:val="22"/>
    </w:rPr>
  </w:style>
  <w:style w:type="paragraph" w:styleId="ListParagraph">
    <w:name w:val="List Paragraph"/>
    <w:basedOn w:val="Normal"/>
    <w:uiPriority w:val="34"/>
    <w:qFormat/>
    <w:rsid w:val="00B3009D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styleId="NormalWeb">
    <w:name w:val="Normal (Web)"/>
    <w:basedOn w:val="Normal"/>
    <w:uiPriority w:val="99"/>
    <w:unhideWhenUsed/>
    <w:rsid w:val="00A92904"/>
    <w:pPr>
      <w:spacing w:before="100" w:beforeAutospacing="1" w:after="100" w:afterAutospacing="1"/>
    </w:pPr>
    <w:rPr>
      <w:rFonts w:ascii="Times" w:eastAsia="Calibri" w:hAnsi="Times"/>
      <w:sz w:val="20"/>
      <w:szCs w:val="20"/>
    </w:rPr>
  </w:style>
  <w:style w:type="character" w:styleId="FollowedHyperlink">
    <w:name w:val="FollowedHyperlink"/>
    <w:basedOn w:val="DefaultParagraphFont"/>
    <w:semiHidden/>
    <w:unhideWhenUsed/>
    <w:rsid w:val="00730A7F"/>
    <w:rPr>
      <w:color w:val="80008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30A7F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557DB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640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10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46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67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3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35981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884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3246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5199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1528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776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456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2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1689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110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57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36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47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0414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8647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3596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67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50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0610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1808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4478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016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6549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034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411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54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5010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82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491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99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645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427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35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15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48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72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832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53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396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01C8CDB-0964-A44B-9CA4-7F60C680A8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5</Pages>
  <Words>1455</Words>
  <Characters>829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udent</dc:creator>
  <cp:lastModifiedBy>Zenu Sharma</cp:lastModifiedBy>
  <cp:revision>32</cp:revision>
  <cp:lastPrinted>2019-11-10T03:06:00Z</cp:lastPrinted>
  <dcterms:created xsi:type="dcterms:W3CDTF">2019-11-10T03:06:00Z</dcterms:created>
  <dcterms:modified xsi:type="dcterms:W3CDTF">2021-05-17T15:16:00Z</dcterms:modified>
</cp:coreProperties>
</file>